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77D58165" w14:textId="2AC05275" w:rsidR="004F4963" w:rsidRPr="005662E6" w:rsidRDefault="004F4963" w:rsidP="005662E6">
      <w:pPr>
        <w:spacing w:line="240" w:lineRule="auto"/>
        <w:ind w:firstLine="0"/>
        <w:rPr>
          <w:rFonts w:ascii="Arial" w:eastAsia="Arial" w:hAnsi="Arial" w:cs="Arial"/>
          <w:b/>
          <w:bCs/>
          <w:sz w:val="21"/>
          <w:szCs w:val="21"/>
        </w:rPr>
      </w:pPr>
      <w:bookmarkStart w:id="0" w:name="_Hlk38963237"/>
      <w:r w:rsidRPr="004F4963">
        <w:rPr>
          <w:rFonts w:ascii="Arial" w:eastAsia="Arial" w:hAnsi="Arial" w:cs="Arial"/>
          <w:b/>
          <w:bCs/>
        </w:rPr>
        <w:t xml:space="preserve">A Critical </w:t>
      </w:r>
      <w:proofErr w:type="spellStart"/>
      <w:r w:rsidRPr="004F4963">
        <w:rPr>
          <w:rFonts w:ascii="Arial" w:eastAsia="Arial" w:hAnsi="Arial" w:cs="Arial"/>
          <w:b/>
          <w:bCs/>
        </w:rPr>
        <w:t>Tiriti</w:t>
      </w:r>
      <w:proofErr w:type="spellEnd"/>
      <w:r w:rsidRPr="004F4963">
        <w:rPr>
          <w:rFonts w:ascii="Arial" w:eastAsia="Arial" w:hAnsi="Arial" w:cs="Arial"/>
          <w:b/>
          <w:bCs/>
        </w:rPr>
        <w:t xml:space="preserve"> Analysis of the New Zealand Disability Strategy 2016-2026</w:t>
      </w:r>
      <w:r>
        <w:rPr>
          <w:rFonts w:ascii="Arial" w:eastAsia="Arial" w:hAnsi="Arial" w:cs="Arial"/>
          <w:b/>
          <w:bCs/>
        </w:rPr>
        <w:br/>
      </w:r>
    </w:p>
    <w:bookmarkEnd w:id="0"/>
    <w:p w14:paraId="7BCD915E" w14:textId="12D4C7F8" w:rsidR="000C060E" w:rsidRPr="000C060E" w:rsidRDefault="000C060E" w:rsidP="000C060E">
      <w:pPr>
        <w:widowControl/>
        <w:spacing w:before="100" w:beforeAutospacing="1" w:line="240" w:lineRule="auto"/>
        <w:ind w:firstLine="0"/>
        <w:jc w:val="center"/>
      </w:pPr>
      <w:r w:rsidRPr="000C060E">
        <w:t>Heather Came</w:t>
      </w:r>
      <w:r w:rsidRPr="000C060E">
        <w:rPr>
          <w:vertAlign w:val="superscript"/>
        </w:rPr>
        <w:t>1</w:t>
      </w:r>
      <w:r w:rsidRPr="000C060E">
        <w:t>,</w:t>
      </w:r>
      <w:r w:rsidRPr="000C060E">
        <w:t xml:space="preserve"> </w:t>
      </w:r>
      <w:r w:rsidRPr="000C060E">
        <w:t>Tim McCreanor</w:t>
      </w:r>
      <w:r>
        <w:rPr>
          <w:vertAlign w:val="superscript"/>
        </w:rPr>
        <w:t>2</w:t>
      </w:r>
      <w:r w:rsidRPr="000C060E">
        <w:t>,</w:t>
      </w:r>
      <w:r>
        <w:t xml:space="preserve"> </w:t>
      </w:r>
      <w:r w:rsidRPr="000C060E">
        <w:t>Leanne Manson</w:t>
      </w:r>
      <w:r>
        <w:rPr>
          <w:vertAlign w:val="superscript"/>
        </w:rPr>
        <w:t>3</w:t>
      </w:r>
    </w:p>
    <w:p w14:paraId="184EC082" w14:textId="3417111F" w:rsidR="000C060E" w:rsidRPr="000C060E" w:rsidRDefault="000C060E" w:rsidP="000C060E">
      <w:pPr>
        <w:widowControl/>
        <w:spacing w:before="100" w:beforeAutospacing="1" w:line="240" w:lineRule="auto"/>
        <w:ind w:firstLine="0"/>
        <w:jc w:val="center"/>
      </w:pPr>
      <w:r w:rsidRPr="000C060E">
        <w:rPr>
          <w:vertAlign w:val="superscript"/>
        </w:rPr>
        <w:t>1</w:t>
      </w:r>
      <w:r>
        <w:rPr>
          <w:vertAlign w:val="superscript"/>
        </w:rPr>
        <w:t xml:space="preserve"> </w:t>
      </w:r>
      <w:r w:rsidRPr="000C060E">
        <w:t>Auckland University of Technology</w:t>
      </w:r>
    </w:p>
    <w:p w14:paraId="203BEA5C" w14:textId="627298CA" w:rsidR="000C060E" w:rsidRPr="000C060E" w:rsidRDefault="000C060E" w:rsidP="000C060E">
      <w:pPr>
        <w:widowControl/>
        <w:spacing w:before="100" w:beforeAutospacing="1" w:line="240" w:lineRule="auto"/>
        <w:ind w:firstLine="0"/>
        <w:jc w:val="center"/>
      </w:pPr>
      <w:r>
        <w:rPr>
          <w:vertAlign w:val="superscript"/>
        </w:rPr>
        <w:t xml:space="preserve">2 </w:t>
      </w:r>
      <w:r w:rsidRPr="000C060E">
        <w:t>Massey University</w:t>
      </w:r>
    </w:p>
    <w:p w14:paraId="0475DE8C" w14:textId="59E8985E" w:rsidR="000C060E" w:rsidRPr="000C060E" w:rsidRDefault="000C060E" w:rsidP="000C060E">
      <w:pPr>
        <w:widowControl/>
        <w:spacing w:before="100" w:beforeAutospacing="1" w:after="100" w:afterAutospacing="1" w:line="240" w:lineRule="auto"/>
        <w:ind w:firstLine="0"/>
        <w:jc w:val="center"/>
      </w:pPr>
      <w:r>
        <w:rPr>
          <w:vertAlign w:val="superscript"/>
        </w:rPr>
        <w:t xml:space="preserve">3 </w:t>
      </w:r>
      <w:r w:rsidRPr="000C060E">
        <w:t xml:space="preserve">Māori Directorate at </w:t>
      </w:r>
      <w:proofErr w:type="spellStart"/>
      <w:r w:rsidRPr="000C060E">
        <w:t>Te</w:t>
      </w:r>
      <w:proofErr w:type="spellEnd"/>
      <w:r w:rsidRPr="000C060E">
        <w:t xml:space="preserve"> </w:t>
      </w:r>
      <w:proofErr w:type="spellStart"/>
      <w:r w:rsidRPr="000C060E">
        <w:t>Pātaka</w:t>
      </w:r>
      <w:proofErr w:type="spellEnd"/>
      <w:r w:rsidRPr="000C060E">
        <w:t xml:space="preserve"> </w:t>
      </w:r>
      <w:proofErr w:type="spellStart"/>
      <w:r w:rsidRPr="000C060E">
        <w:t>Whaioranga</w:t>
      </w:r>
      <w:proofErr w:type="spellEnd"/>
      <w:r w:rsidRPr="000C060E">
        <w:t xml:space="preserve"> (</w:t>
      </w:r>
      <w:proofErr w:type="spellStart"/>
      <w:r w:rsidRPr="000C060E">
        <w:t>Pharmac</w:t>
      </w:r>
      <w:proofErr w:type="spellEnd"/>
      <w:r w:rsidRPr="000C060E">
        <w:t>)</w:t>
      </w:r>
    </w:p>
    <w:p w14:paraId="5EC93FE2" w14:textId="7ADFEE80" w:rsidR="00CD405C" w:rsidRPr="005662E6" w:rsidRDefault="005662E6" w:rsidP="005662E6">
      <w:pPr>
        <w:spacing w:line="240" w:lineRule="auto"/>
        <w:ind w:firstLine="0"/>
        <w:jc w:val="center"/>
        <w:rPr>
          <w:bCs/>
          <w:sz w:val="4"/>
          <w:szCs w:val="4"/>
        </w:rPr>
      </w:pPr>
      <w:r>
        <w:rPr>
          <w:bCs/>
        </w:rPr>
        <w:br/>
      </w:r>
      <w:r w:rsidRPr="005662E6">
        <w:rPr>
          <w:bCs/>
          <w:sz w:val="21"/>
          <w:szCs w:val="21"/>
        </w:rPr>
        <w:br/>
      </w:r>
    </w:p>
    <w:p w14:paraId="58524850" w14:textId="77777777" w:rsidR="005662E6" w:rsidRPr="005662E6" w:rsidRDefault="005662E6" w:rsidP="005662E6">
      <w:pPr>
        <w:spacing w:line="480" w:lineRule="auto"/>
        <w:ind w:firstLine="0"/>
        <w:jc w:val="center"/>
        <w:rPr>
          <w:b/>
          <w:bCs/>
        </w:rPr>
      </w:pPr>
      <w:r w:rsidRPr="005662E6">
        <w:rPr>
          <w:b/>
          <w:bCs/>
        </w:rPr>
        <w:t>Abstract</w:t>
      </w:r>
    </w:p>
    <w:p w14:paraId="4658AB5D" w14:textId="7BACBF58" w:rsidR="005662E6" w:rsidRPr="00FC47B4" w:rsidRDefault="004F4963" w:rsidP="005662E6">
      <w:pPr>
        <w:spacing w:line="480" w:lineRule="auto"/>
        <w:ind w:firstLine="0"/>
      </w:pPr>
      <w:r w:rsidRPr="00FC47B4">
        <w:t xml:space="preserve">Health policy is one mechanism to address inequities and protect Indigenous people’s access to the shared human right to health. </w:t>
      </w:r>
      <w:proofErr w:type="spellStart"/>
      <w:r w:rsidRPr="00747C5D">
        <w:t>Te</w:t>
      </w:r>
      <w:proofErr w:type="spellEnd"/>
      <w:r w:rsidRPr="00747C5D">
        <w:t xml:space="preserve"> </w:t>
      </w:r>
      <w:proofErr w:type="spellStart"/>
      <w:r w:rsidRPr="00747C5D">
        <w:t>Tiriti</w:t>
      </w:r>
      <w:proofErr w:type="spellEnd"/>
      <w:r w:rsidRPr="00747C5D">
        <w:t xml:space="preserve"> o Waitangi</w:t>
      </w:r>
      <w:r w:rsidRPr="00FC47B4">
        <w:t xml:space="preserve"> (the Māori text) negotiated between the British Crown and Māori (the Indigenous peoples of Aotearoa) outlines the social contract between Māori and Non-Māori. It was negotiated in part to protect Māori health. Within Aotearoa there continues to be significant </w:t>
      </w:r>
      <w:r>
        <w:t>ethnic inequities in</w:t>
      </w:r>
      <w:r w:rsidRPr="00FC47B4">
        <w:t xml:space="preserve"> disabilities.</w:t>
      </w:r>
      <w:r w:rsidR="005662E6">
        <w:t xml:space="preserve"> </w:t>
      </w:r>
      <w:r w:rsidR="00883650">
        <w:t>This paper undertakes</w:t>
      </w:r>
      <w:r w:rsidRPr="00FC47B4">
        <w:t xml:space="preserve"> a retrospective Critical </w:t>
      </w:r>
      <w:proofErr w:type="spellStart"/>
      <w:r w:rsidRPr="00FC47B4">
        <w:t>Tiriti</w:t>
      </w:r>
      <w:proofErr w:type="spellEnd"/>
      <w:r w:rsidRPr="00FC47B4">
        <w:t xml:space="preserve"> Analysis of the </w:t>
      </w:r>
      <w:r w:rsidRPr="00FC47B4">
        <w:rPr>
          <w:i/>
          <w:iCs/>
        </w:rPr>
        <w:t>New Zealand Disability Strategy</w:t>
      </w:r>
      <w:r w:rsidRPr="00FC47B4">
        <w:t xml:space="preserve"> to determine its compliance with </w:t>
      </w:r>
      <w:proofErr w:type="spellStart"/>
      <w:r w:rsidRPr="00747C5D">
        <w:t>Te</w:t>
      </w:r>
      <w:proofErr w:type="spellEnd"/>
      <w:r w:rsidRPr="00747C5D">
        <w:t xml:space="preserve"> </w:t>
      </w:r>
      <w:proofErr w:type="spellStart"/>
      <w:r w:rsidRPr="00747C5D">
        <w:t>Tiriti</w:t>
      </w:r>
      <w:proofErr w:type="spellEnd"/>
      <w:r w:rsidRPr="00FC47B4">
        <w:rPr>
          <w:i/>
          <w:iCs/>
        </w:rPr>
        <w:t xml:space="preserve">. </w:t>
      </w:r>
      <w:r w:rsidRPr="00FC47B4">
        <w:t xml:space="preserve">It also </w:t>
      </w:r>
      <w:r>
        <w:t>consider</w:t>
      </w:r>
      <w:r w:rsidR="00883650">
        <w:t>s</w:t>
      </w:r>
      <w:r w:rsidRPr="00FC47B4">
        <w:t xml:space="preserve"> whether such an analysis </w:t>
      </w:r>
      <w:r>
        <w:t>might</w:t>
      </w:r>
      <w:r w:rsidRPr="00FC47B4">
        <w:t xml:space="preserve"> strengthen responsiveness to Indigenous peoples</w:t>
      </w:r>
      <w:r>
        <w:t xml:space="preserve"> elsewhere</w:t>
      </w:r>
      <w:r w:rsidRPr="00FC47B4">
        <w:t>. This analysis involved a five-phase process of review.</w:t>
      </w:r>
      <w:r w:rsidR="00CD405C">
        <w:t xml:space="preserve"> </w:t>
      </w:r>
      <w:r w:rsidRPr="00FC47B4">
        <w:t xml:space="preserve">Through our analysis we identified poor to fair engagement with the responsibilities outlined in </w:t>
      </w:r>
      <w:proofErr w:type="spellStart"/>
      <w:r w:rsidRPr="00747C5D">
        <w:t>Te</w:t>
      </w:r>
      <w:proofErr w:type="spellEnd"/>
      <w:r w:rsidRPr="00747C5D">
        <w:t xml:space="preserve"> </w:t>
      </w:r>
      <w:proofErr w:type="spellStart"/>
      <w:r w:rsidRPr="00747C5D">
        <w:t>Tiriti</w:t>
      </w:r>
      <w:proofErr w:type="spellEnd"/>
      <w:r w:rsidRPr="00747C5D">
        <w:t xml:space="preserve"> o Waitangi</w:t>
      </w:r>
      <w:r w:rsidRPr="00FC47B4">
        <w:t xml:space="preserve">. There were promising statements about the special relationship between the Crown and Māori, conflicting statements about governance and self-determination, </w:t>
      </w:r>
      <w:r w:rsidR="005662E6">
        <w:t xml:space="preserve">and </w:t>
      </w:r>
      <w:r w:rsidRPr="00FC47B4">
        <w:t>limited engagement with ethnic specific equity concerns or spirituality.</w:t>
      </w:r>
      <w:r w:rsidR="005662E6">
        <w:t xml:space="preserve"> </w:t>
      </w:r>
      <w:r w:rsidRPr="00FC47B4">
        <w:t xml:space="preserve">To strengthen the Strategy the authors determined </w:t>
      </w:r>
      <w:proofErr w:type="spellStart"/>
      <w:r w:rsidRPr="00613F6A">
        <w:t>Tāngata</w:t>
      </w:r>
      <w:proofErr w:type="spellEnd"/>
      <w:r w:rsidRPr="00613F6A">
        <w:t xml:space="preserve"> </w:t>
      </w:r>
      <w:proofErr w:type="spellStart"/>
      <w:r w:rsidRPr="00613F6A">
        <w:t>whaikaha</w:t>
      </w:r>
      <w:proofErr w:type="spellEnd"/>
      <w:r>
        <w:t xml:space="preserve"> (Māori disabled people’s)</w:t>
      </w:r>
      <w:r w:rsidRPr="00FC47B4">
        <w:t xml:space="preserve"> views needed to be more strongly </w:t>
      </w:r>
      <w:r w:rsidR="00883650" w:rsidRPr="00FC47B4">
        <w:t>centered</w:t>
      </w:r>
      <w:r w:rsidRPr="00FC47B4">
        <w:t xml:space="preserve"> within the structure and content. The historical and contemporary determinants of Māori health needed to be included along with deeper engagement with intersectionality and </w:t>
      </w:r>
      <w:proofErr w:type="spellStart"/>
      <w:r w:rsidRPr="00747C5D">
        <w:t>Te</w:t>
      </w:r>
      <w:proofErr w:type="spellEnd"/>
      <w:r w:rsidRPr="00747C5D">
        <w:t xml:space="preserve"> </w:t>
      </w:r>
      <w:proofErr w:type="spellStart"/>
      <w:r w:rsidRPr="00747C5D">
        <w:t>Tiriti</w:t>
      </w:r>
      <w:proofErr w:type="spellEnd"/>
      <w:r w:rsidRPr="00747C5D">
        <w:t xml:space="preserve"> o Waitangi</w:t>
      </w:r>
      <w:r w:rsidRPr="00FC47B4">
        <w:rPr>
          <w:i/>
          <w:iCs/>
        </w:rPr>
        <w:t xml:space="preserve"> </w:t>
      </w:r>
      <w:r w:rsidRPr="00FC47B4">
        <w:t>responsibilities.</w:t>
      </w:r>
      <w:r w:rsidR="00CD405C">
        <w:t xml:space="preserve"> </w:t>
      </w:r>
      <w:r w:rsidRPr="00FC47B4">
        <w:lastRenderedPageBreak/>
        <w:t xml:space="preserve">Undertaking critical policy analysis is an effective method to inform and review policy that may be applicable in other settler-colonial contexts with significant </w:t>
      </w:r>
      <w:r>
        <w:t>ethnic</w:t>
      </w:r>
      <w:r w:rsidRPr="00FC47B4">
        <w:t xml:space="preserve"> health inequities.</w:t>
      </w:r>
      <w:r w:rsidR="005662E6">
        <w:t xml:space="preserve">    </w:t>
      </w:r>
      <w:r w:rsidR="005662E6">
        <w:br/>
        <w:t xml:space="preserve">          </w:t>
      </w:r>
      <w:r w:rsidR="005662E6" w:rsidRPr="00883650">
        <w:rPr>
          <w:i/>
          <w:iCs/>
        </w:rPr>
        <w:t>Keywords:</w:t>
      </w:r>
      <w:r w:rsidR="005662E6" w:rsidRPr="00FC47B4">
        <w:t xml:space="preserve"> </w:t>
      </w:r>
      <w:r w:rsidR="005662E6">
        <w:t>d</w:t>
      </w:r>
      <w:r w:rsidR="005662E6" w:rsidRPr="00FC47B4">
        <w:t xml:space="preserve">isabilities, </w:t>
      </w:r>
      <w:r w:rsidR="005662E6">
        <w:t>p</w:t>
      </w:r>
      <w:r w:rsidR="005662E6" w:rsidRPr="00FC47B4">
        <w:t xml:space="preserve">olicy analysis, </w:t>
      </w:r>
      <w:proofErr w:type="spellStart"/>
      <w:r w:rsidR="005662E6" w:rsidRPr="00FC47B4">
        <w:t>Te</w:t>
      </w:r>
      <w:proofErr w:type="spellEnd"/>
      <w:r w:rsidR="005662E6" w:rsidRPr="00FC47B4">
        <w:t xml:space="preserve"> </w:t>
      </w:r>
      <w:proofErr w:type="spellStart"/>
      <w:r w:rsidR="005662E6" w:rsidRPr="00FC47B4">
        <w:t>Tiriti</w:t>
      </w:r>
      <w:proofErr w:type="spellEnd"/>
      <w:r w:rsidR="005662E6" w:rsidRPr="00FC47B4">
        <w:t xml:space="preserve"> o Waitangi, health inequities, Māori, human rights, Indigenous</w:t>
      </w:r>
    </w:p>
    <w:p w14:paraId="02A11773" w14:textId="77777777" w:rsidR="00883650" w:rsidRDefault="00883650" w:rsidP="005E4C1F">
      <w:pPr>
        <w:spacing w:line="480" w:lineRule="auto"/>
        <w:ind w:firstLine="0"/>
        <w:jc w:val="center"/>
        <w:rPr>
          <w:rFonts w:ascii="Arial" w:eastAsia="Arial" w:hAnsi="Arial" w:cs="Arial"/>
          <w:b/>
          <w:bCs/>
        </w:rPr>
      </w:pPr>
      <w:r w:rsidRPr="004F4963">
        <w:rPr>
          <w:rFonts w:ascii="Arial" w:eastAsia="Arial" w:hAnsi="Arial" w:cs="Arial"/>
          <w:b/>
          <w:bCs/>
        </w:rPr>
        <w:t xml:space="preserve">A Critical </w:t>
      </w:r>
      <w:proofErr w:type="spellStart"/>
      <w:r w:rsidRPr="004F4963">
        <w:rPr>
          <w:rFonts w:ascii="Arial" w:eastAsia="Arial" w:hAnsi="Arial" w:cs="Arial"/>
          <w:b/>
          <w:bCs/>
        </w:rPr>
        <w:t>Tiriti</w:t>
      </w:r>
      <w:proofErr w:type="spellEnd"/>
      <w:r w:rsidRPr="004F4963">
        <w:rPr>
          <w:rFonts w:ascii="Arial" w:eastAsia="Arial" w:hAnsi="Arial" w:cs="Arial"/>
          <w:b/>
          <w:bCs/>
        </w:rPr>
        <w:t xml:space="preserve"> Analysis of the New Zealand Disability Strategy 2016-2026</w:t>
      </w:r>
    </w:p>
    <w:p w14:paraId="49ADC784" w14:textId="38EB557D" w:rsidR="004F4963" w:rsidRDefault="004F4963" w:rsidP="004F4963">
      <w:pPr>
        <w:spacing w:line="480" w:lineRule="auto"/>
      </w:pPr>
      <w:proofErr w:type="spellStart"/>
      <w:r w:rsidRPr="00613F6A">
        <w:t>Tāngata</w:t>
      </w:r>
      <w:proofErr w:type="spellEnd"/>
      <w:r w:rsidRPr="00613F6A">
        <w:t xml:space="preserve"> </w:t>
      </w:r>
      <w:proofErr w:type="spellStart"/>
      <w:r w:rsidRPr="00613F6A">
        <w:t>whaikaha</w:t>
      </w:r>
      <w:proofErr w:type="spellEnd"/>
      <w:r>
        <w:t xml:space="preserve"> are a vibrant part of the rich diversity of communities that make up Aotearoa. </w:t>
      </w:r>
      <w:proofErr w:type="spellStart"/>
      <w:r w:rsidRPr="00613F6A">
        <w:t>Tāngata</w:t>
      </w:r>
      <w:proofErr w:type="spellEnd"/>
      <w:r w:rsidRPr="00613F6A">
        <w:t xml:space="preserve"> </w:t>
      </w:r>
      <w:proofErr w:type="spellStart"/>
      <w:r w:rsidRPr="00613F6A">
        <w:t>whaikaha</w:t>
      </w:r>
      <w:proofErr w:type="spellEnd"/>
      <w:r>
        <w:t xml:space="preserve"> run businesses, compete in sports, contribute to the arts, to families, political and community work. They have the same right to health care, education, </w:t>
      </w:r>
      <w:proofErr w:type="gramStart"/>
      <w:r>
        <w:t>shelter</w:t>
      </w:r>
      <w:proofErr w:type="gramEnd"/>
      <w:r>
        <w:t xml:space="preserve"> and freedom from discrimination that all New Zealanders enjoy. This commitment to the human rights of disabled people is proclaimed in our</w:t>
      </w:r>
      <w:r w:rsidR="00883650">
        <w:t xml:space="preserve"> </w:t>
      </w:r>
      <w:r>
        <w:t xml:space="preserve">government’s endorsements of human rights instruments such as the </w:t>
      </w:r>
      <w:r w:rsidRPr="00565913">
        <w:rPr>
          <w:i/>
          <w:iCs/>
        </w:rPr>
        <w:t xml:space="preserve">Convention on the Rights of </w:t>
      </w:r>
      <w:r>
        <w:rPr>
          <w:i/>
          <w:iCs/>
        </w:rPr>
        <w:t>Persons</w:t>
      </w:r>
      <w:r w:rsidRPr="00565913">
        <w:rPr>
          <w:i/>
          <w:iCs/>
        </w:rPr>
        <w:t xml:space="preserve"> with Disabilities</w:t>
      </w:r>
      <w:r>
        <w:t xml:space="preserve"> </w:t>
      </w:r>
      <w:r>
        <w:fldChar w:fldCharType="begin"/>
      </w:r>
      <w:r>
        <w:instrText xml:space="preserve"> ADDIN EN.CITE &lt;EndNote&gt;&lt;Cite&gt;&lt;Author&gt;UN&lt;/Author&gt;&lt;Year&gt;2008&lt;/Year&gt;&lt;RecNum&gt;4370&lt;/RecNum&gt;&lt;DisplayText&gt;(UN, 2008)&lt;/DisplayText&gt;&lt;record&gt;&lt;rec-number&gt;4370&lt;/rec-number&gt;&lt;foreign-keys&gt;&lt;key app="EN" db-id="z5zt2wtf3v0zfye5d51p0wsg5twxfttez20r" timestamp="0"&gt;4370&lt;/key&gt;&lt;/foreign-keys&gt;&lt;ref-type name="Book"&gt;6&lt;/ref-type&gt;&lt;contributors&gt;&lt;authors&gt;&lt;author&gt;UN&lt;/author&gt;&lt;/authors&gt;&lt;/contributors&gt;&lt;titles&gt;&lt;title&gt;International Convention on the Rights of Persons with Disabilities&lt;/title&gt;&lt;/titles&gt;&lt;dates&gt;&lt;year&gt;2008&lt;/year&gt;&lt;/dates&gt;&lt;pub-location&gt;Geneva, Switzerland&lt;/pub-location&gt;&lt;publisher&gt;Author&lt;/publisher&gt;&lt;urls&gt;&lt;/urls&gt;&lt;/record&gt;&lt;/Cite&gt;&lt;/EndNote&gt;</w:instrText>
      </w:r>
      <w:r>
        <w:fldChar w:fldCharType="separate"/>
      </w:r>
      <w:r>
        <w:rPr>
          <w:noProof/>
        </w:rPr>
        <w:t>(UN, 2008)</w:t>
      </w:r>
      <w:r>
        <w:fldChar w:fldCharType="end"/>
      </w:r>
      <w:r>
        <w:t xml:space="preserve"> and the </w:t>
      </w:r>
      <w:r w:rsidRPr="00565913">
        <w:rPr>
          <w:i/>
          <w:iCs/>
        </w:rPr>
        <w:t>Declaration on the Rights of Indigenous Peoples</w:t>
      </w:r>
      <w:r>
        <w:t xml:space="preserve"> </w:t>
      </w:r>
      <w:r>
        <w:fldChar w:fldCharType="begin"/>
      </w:r>
      <w:r>
        <w:instrText xml:space="preserve"> ADDIN EN.CITE &lt;EndNote&gt;&lt;Cite&gt;&lt;Author&gt;UN&lt;/Author&gt;&lt;Year&gt;2007&lt;/Year&gt;&lt;RecNum&gt;3669&lt;/RecNum&gt;&lt;DisplayText&gt;(UN, 2007)&lt;/DisplayText&gt;&lt;record&gt;&lt;rec-number&gt;3669&lt;/rec-number&gt;&lt;foreign-keys&gt;&lt;key app="EN" db-id="z5zt2wtf3v0zfye5d51p0wsg5twxfttez20r" timestamp="0"&gt;3669&lt;/key&gt;&lt;/foreign-keys&gt;&lt;ref-type name="Book"&gt;6&lt;/ref-type&gt;&lt;contributors&gt;&lt;authors&gt;&lt;author&gt;UN,&lt;/author&gt;&lt;/authors&gt;&lt;/contributors&gt;&lt;titles&gt;&lt;title&gt;Declaration on the Rights of Indigenous Peoples&lt;/title&gt;&lt;/titles&gt;&lt;number&gt;A/61/L.67&lt;/number&gt;&lt;dates&gt;&lt;year&gt;2007&lt;/year&gt;&lt;/dates&gt;&lt;pub-location&gt;New York, NY&lt;/pub-location&gt;&lt;publisher&gt;Author&lt;/publisher&gt;&lt;urls&gt;&lt;related-urls&gt;&lt;url&gt;http://iwgia.synkron.com/graphics/Synkron-Library/Documents/InternationalProcesses/DraftDeclaration/07-09-13ResolutiontextDeclaration.pdf&lt;/url&gt;&lt;/related-urls&gt;&lt;/urls&gt;&lt;/record&gt;&lt;/Cite&gt;&lt;/EndNote&gt;</w:instrText>
      </w:r>
      <w:r>
        <w:fldChar w:fldCharType="separate"/>
      </w:r>
      <w:r>
        <w:rPr>
          <w:noProof/>
        </w:rPr>
        <w:t>(UN, 2007)</w:t>
      </w:r>
      <w:r>
        <w:fldChar w:fldCharType="end"/>
      </w:r>
      <w:r w:rsidR="00883650" w:rsidRPr="00883650">
        <w:rPr>
          <w:noProof/>
        </w:rPr>
        <w:t>.</w:t>
      </w:r>
    </w:p>
    <w:p w14:paraId="2ACBDCD6" w14:textId="68ECFDC1" w:rsidR="004F4963" w:rsidRPr="009C4EFB" w:rsidRDefault="004F4963" w:rsidP="004F4963">
      <w:pPr>
        <w:spacing w:line="480" w:lineRule="auto"/>
        <w:rPr>
          <w:lang w:eastAsia="en-GB"/>
        </w:rPr>
      </w:pPr>
      <w:r w:rsidRPr="00FC47B4">
        <w:t xml:space="preserve">Despite statements that disability services will be </w:t>
      </w:r>
      <w:r w:rsidRPr="00FC47B4">
        <w:rPr>
          <w:lang w:eastAsia="en-GB"/>
        </w:rPr>
        <w:t xml:space="preserve">accessible to and culturally appropriate for </w:t>
      </w:r>
      <w:r>
        <w:t>disabled Māori</w:t>
      </w:r>
      <w:r w:rsidRPr="00613F6A">
        <w:t xml:space="preserve"> </w:t>
      </w:r>
      <w:r w:rsidRPr="00FC47B4">
        <w:rPr>
          <w:lang w:eastAsia="en-GB"/>
        </w:rPr>
        <w:t xml:space="preserve">and their </w:t>
      </w:r>
      <w:proofErr w:type="spellStart"/>
      <w:r w:rsidRPr="00FC47B4">
        <w:rPr>
          <w:lang w:eastAsia="en-GB"/>
        </w:rPr>
        <w:t>whānau</w:t>
      </w:r>
      <w:proofErr w:type="spellEnd"/>
      <w:r w:rsidRPr="00FC47B4">
        <w:rPr>
          <w:lang w:eastAsia="en-GB"/>
        </w:rPr>
        <w:t xml:space="preserve"> promulgated in the </w:t>
      </w:r>
      <w:r w:rsidRPr="00FC47B4">
        <w:rPr>
          <w:i/>
          <w:iCs/>
          <w:lang w:eastAsia="en-GB"/>
        </w:rPr>
        <w:t>New Zealand Disability Strategy</w:t>
      </w:r>
      <w:r w:rsidRPr="00FC47B4">
        <w:rPr>
          <w:lang w:eastAsia="en-GB"/>
        </w:rPr>
        <w:t xml:space="preserve"> (NZDS)</w:t>
      </w:r>
      <w:r>
        <w:rPr>
          <w:lang w:eastAsia="en-GB"/>
        </w:rPr>
        <w:t xml:space="preserve"> </w:t>
      </w:r>
      <w:r>
        <w:rPr>
          <w:lang w:eastAsia="en-GB"/>
        </w:rPr>
        <w:fldChar w:fldCharType="begin"/>
      </w:r>
      <w:r>
        <w:rPr>
          <w:lang w:eastAsia="en-GB"/>
        </w:rPr>
        <w:instrText xml:space="preserve"> ADDIN EN.CITE &lt;EndNote&gt;&lt;Cite&gt;&lt;Author&gt;Office for Disability Issues&lt;/Author&gt;&lt;Year&gt;2016&lt;/Year&gt;&lt;RecNum&gt;7723&lt;/RecNum&gt;&lt;DisplayText&gt;(Office for Disability Issues, 2016)&lt;/DisplayText&gt;&lt;record&gt;&lt;rec-number&gt;7723&lt;/rec-number&gt;&lt;foreign-keys&gt;&lt;key app="EN" db-id="z5zt2wtf3v0zfye5d51p0wsg5twxfttez20r" timestamp="1647198576"&gt;7723&lt;/key&gt;&lt;/foreign-keys&gt;&lt;ref-type name="Book"&gt;6&lt;/ref-type&gt;&lt;contributors&gt;&lt;authors&gt;&lt;author&gt;Office for Disability Issues,&lt;/author&gt;&lt;/authors&gt;&lt;/contributors&gt;&lt;titles&gt;&lt;title&gt;New Zealand disability strategy 2016-2026&lt;/title&gt;&lt;/titles&gt;&lt;dates&gt;&lt;year&gt;2016&lt;/year&gt;&lt;/dates&gt;&lt;pub-location&gt;Wellington, New Zealand&lt;/pub-location&gt;&lt;publisher&gt;Author&lt;/publisher&gt;&lt;urls&gt;&lt;/urls&gt;&lt;/record&gt;&lt;/Cite&gt;&lt;/EndNote&gt;</w:instrText>
      </w:r>
      <w:r>
        <w:rPr>
          <w:lang w:eastAsia="en-GB"/>
        </w:rPr>
        <w:fldChar w:fldCharType="separate"/>
      </w:r>
      <w:r>
        <w:rPr>
          <w:noProof/>
          <w:lang w:eastAsia="en-GB"/>
        </w:rPr>
        <w:t>(Office for Disability Issues, 2016)</w:t>
      </w:r>
      <w:r>
        <w:rPr>
          <w:lang w:eastAsia="en-GB"/>
        </w:rPr>
        <w:fldChar w:fldCharType="end"/>
      </w:r>
      <w:r w:rsidR="006624C8">
        <w:rPr>
          <w:lang w:eastAsia="en-GB"/>
        </w:rPr>
        <w:t>,</w:t>
      </w:r>
      <w:r w:rsidRPr="00FC47B4">
        <w:rPr>
          <w:lang w:eastAsia="en-GB"/>
        </w:rPr>
        <w:t xml:space="preserve"> there are severe disparities between the experiences and outcomes of Māori with impairments and disabilities and those of non-Māori. </w:t>
      </w:r>
      <w:r w:rsidRPr="00FC47B4">
        <w:t xml:space="preserve">Disabled people </w:t>
      </w:r>
      <w:r>
        <w:t xml:space="preserve">continue to </w:t>
      </w:r>
      <w:r w:rsidRPr="00FC47B4">
        <w:t xml:space="preserve">have poorer social and economic outcomes than non-disabled people </w:t>
      </w:r>
      <w:r>
        <w:fldChar w:fldCharType="begin"/>
      </w:r>
      <w:r>
        <w:instrText xml:space="preserve"> ADDIN EN.CITE &lt;EndNote&gt;&lt;Cite&gt;&lt;Author&gt;Statistics New Zealand&lt;/Author&gt;&lt;Year&gt;2014&lt;/Year&gt;&lt;RecNum&gt;7724&lt;/RecNum&gt;&lt;DisplayText&gt;(Statistics New Zealand, 2014)&lt;/DisplayText&gt;&lt;record&gt;&lt;rec-number&gt;7724&lt;/rec-number&gt;&lt;foreign-keys&gt;&lt;key app="EN" db-id="z5zt2wtf3v0zfye5d51p0wsg5twxfttez20r" timestamp="1647198691"&gt;7724&lt;/key&gt;&lt;/foreign-keys&gt;&lt;ref-type name="Book"&gt;6&lt;/ref-type&gt;&lt;contributors&gt;&lt;authors&gt;&lt;author&gt;Statistics New Zealand,&lt;/author&gt;&lt;/authors&gt;&lt;/contributors&gt;&lt;titles&gt;&lt;title&gt;Disability survey: 2013&lt;/title&gt;&lt;/titles&gt;&lt;dates&gt;&lt;year&gt;2014&lt;/year&gt;&lt;/dates&gt;&lt;pub-location&gt;Wellington, New Zealand&lt;/pub-location&gt;&lt;publisher&gt;Author&lt;/publisher&gt;&lt;urls&gt;&lt;/urls&gt;&lt;/record&gt;&lt;/Cite&gt;&lt;/EndNote&gt;</w:instrText>
      </w:r>
      <w:r>
        <w:fldChar w:fldCharType="separate"/>
      </w:r>
      <w:r>
        <w:rPr>
          <w:noProof/>
        </w:rPr>
        <w:t>(Statistics New Zealand, 2014)</w:t>
      </w:r>
      <w:r>
        <w:fldChar w:fldCharType="end"/>
      </w:r>
      <w:r w:rsidRPr="00FC47B4">
        <w:t xml:space="preserve">. These </w:t>
      </w:r>
      <w:r>
        <w:t>inequities</w:t>
      </w:r>
      <w:r w:rsidRPr="00FC47B4">
        <w:t xml:space="preserve"> impact</w:t>
      </w:r>
      <w:r w:rsidR="00883650">
        <w:t xml:space="preserve"> </w:t>
      </w:r>
      <w:r w:rsidRPr="00FC47B4">
        <w:t xml:space="preserve">the ability of </w:t>
      </w:r>
      <w:proofErr w:type="spellStart"/>
      <w:r>
        <w:t>t</w:t>
      </w:r>
      <w:r w:rsidRPr="00613F6A">
        <w:t>āngata</w:t>
      </w:r>
      <w:proofErr w:type="spellEnd"/>
      <w:r w:rsidRPr="00613F6A">
        <w:t xml:space="preserve"> </w:t>
      </w:r>
      <w:proofErr w:type="spellStart"/>
      <w:r w:rsidRPr="00613F6A">
        <w:t>whaikaha</w:t>
      </w:r>
      <w:proofErr w:type="spellEnd"/>
      <w:r>
        <w:t xml:space="preserve"> </w:t>
      </w:r>
      <w:r w:rsidRPr="00FC47B4">
        <w:t>to participate fully in society. Some 24% of New Zealanders live with a disability; for Māori that rate increases to 32%</w:t>
      </w:r>
      <w:r>
        <w:t xml:space="preserve"> </w:t>
      </w:r>
      <w:r>
        <w:fldChar w:fldCharType="begin"/>
      </w:r>
      <w:r>
        <w:instrText xml:space="preserve"> ADDIN EN.CITE &lt;EndNote&gt;&lt;Cite&gt;&lt;Author&gt;Statistics New Zealand&lt;/Author&gt;&lt;Year&gt;2015&lt;/Year&gt;&lt;RecNum&gt;7567&lt;/RecNum&gt;&lt;DisplayText&gt;(Statistics New Zealand, 2015)&lt;/DisplayText&gt;&lt;record&gt;&lt;rec-number&gt;7567&lt;/rec-number&gt;&lt;foreign-keys&gt;&lt;key app="EN" db-id="z5zt2wtf3v0zfye5d51p0wsg5twxfttez20r" timestamp="1635027523"&gt;7567&lt;/key&gt;&lt;/foreign-keys&gt;&lt;ref-type name="Web Page"&gt;12&lt;/ref-type&gt;&lt;contributors&gt;&lt;authors&gt;&lt;author&gt;Statistics New Zealand,&lt;/author&gt;&lt;/authors&gt;&lt;/contributors&gt;&lt;titles&gt;&lt;title&gt;&lt;style face="normal" font="default" size="100%"&gt;He hau&lt;/style&gt;&lt;style face="normal" font="default" charset="238" size="100%"&gt;ā Māori: Findings from the 2013 Disability Survey&lt;/style&gt;&lt;/title&gt;&lt;/titles&gt;&lt;volume&gt;2021&lt;/volume&gt;&lt;number&gt;24 October&lt;/number&gt;&lt;dates&gt;&lt;year&gt;2015&lt;/year&gt;&lt;/dates&gt;&lt;pub-location&gt;Wellington, New Zealand&lt;/pub-location&gt;&lt;publisher&gt;Statistics new Zealadn&lt;/publisher&gt;&lt;urls&gt;&lt;related-urls&gt;&lt;url&gt;https://www.stats.govt.nz/reports/he-haua-maori-findings-from-the-2013-disability-survey&lt;/url&gt;&lt;/related-urls&gt;&lt;/urls&gt;&lt;/record&gt;&lt;/Cite&gt;&lt;/EndNote&gt;</w:instrText>
      </w:r>
      <w:r>
        <w:fldChar w:fldCharType="separate"/>
      </w:r>
      <w:r>
        <w:rPr>
          <w:noProof/>
        </w:rPr>
        <w:t>(Statistics New Zealand, 2015)</w:t>
      </w:r>
      <w:r>
        <w:fldChar w:fldCharType="end"/>
      </w:r>
      <w:r w:rsidRPr="00FC47B4">
        <w:t>.</w:t>
      </w:r>
    </w:p>
    <w:p w14:paraId="69E3B4F6" w14:textId="716892AA" w:rsidR="004F4963" w:rsidRPr="00FC47B4" w:rsidRDefault="004F4963" w:rsidP="006624C8">
      <w:pPr>
        <w:pStyle w:val="NormalWeb"/>
        <w:spacing w:line="480" w:lineRule="auto"/>
        <w:ind w:firstLine="720"/>
      </w:pPr>
      <w:r>
        <w:t xml:space="preserve">A review by </w:t>
      </w:r>
      <w:proofErr w:type="spellStart"/>
      <w:r w:rsidRPr="00FC47B4">
        <w:t>Ratima</w:t>
      </w:r>
      <w:proofErr w:type="spellEnd"/>
      <w:r w:rsidRPr="00FC47B4">
        <w:t xml:space="preserve"> and </w:t>
      </w:r>
      <w:proofErr w:type="spellStart"/>
      <w:r w:rsidRPr="00FC47B4">
        <w:t>Ratima</w:t>
      </w:r>
      <w:proofErr w:type="spellEnd"/>
      <w:r w:rsidRPr="00FC47B4">
        <w:t xml:space="preserve"> </w:t>
      </w:r>
      <w:r>
        <w:fldChar w:fldCharType="begin"/>
      </w:r>
      <w:r>
        <w:instrText xml:space="preserve"> ADDIN EN.CITE &lt;EndNote&gt;&lt;Cite ExcludeAuth="1"&gt;&lt;Author&gt;Ratima&lt;/Author&gt;&lt;Year&gt;2007&lt;/Year&gt;&lt;RecNum&gt;7725&lt;/RecNum&gt;&lt;DisplayText&gt;(2007)&lt;/DisplayText&gt;&lt;record&gt;&lt;rec-number&gt;7725&lt;/rec-number&gt;&lt;foreign-keys&gt;&lt;key app="EN" db-id="z5zt2wtf3v0zfye5d51p0wsg5twxfttez20r" timestamp="1647198907"&gt;7725&lt;/key&gt;&lt;/foreign-keys&gt;&lt;ref-type name="Book Section"&gt;5&lt;/ref-type&gt;&lt;contributors&gt;&lt;authors&gt;&lt;author&gt;Ratima, K&lt;/author&gt;&lt;author&gt;Ratima, M&lt;/author&gt;&lt;/authors&gt;&lt;secondary-authors&gt;&lt;author&gt;Robson, B&lt;/author&gt;&lt;author&gt;Harris, R&lt;/author&gt;&lt;/secondary-authors&gt;&lt;/contributors&gt;&lt;titles&gt;&lt;title&gt;&lt;style face="normal" font="default" size="100%"&gt;M&lt;/style&gt;&lt;style face="normal" font="default" charset="238" size="100%"&gt;āori experiences of disability and disability support services&lt;/style&gt;&lt;/title&gt;&lt;secondary-title&gt;&lt;style face="normal" font="default" size="100%"&gt;Hauora: M&lt;/style&gt;&lt;style face="normal" font="default" charset="238" size="100%"&gt;āori Standards of Health IV: A study of the years 2000-2005&lt;/style&gt;&lt;/secondary-title&gt;&lt;/titles&gt;&lt;pages&gt;189-198&lt;/pages&gt;&lt;dates&gt;&lt;year&gt;2007&lt;/year&gt;&lt;/dates&gt;&lt;pub-location&gt;Wellington, New Zealand&lt;/pub-location&gt;&lt;publisher&gt;&lt;style face="normal" font="default" size="100%"&gt;Te R&lt;/style&gt;&lt;style face="normal" font="default" charset="238" size="100%"&gt;ōpū Rangahau Hauora a Eru Pōmare, University of Otago&lt;/style&gt;&lt;/publisher&gt;&lt;urls&gt;&lt;/urls&gt;&lt;/record&gt;&lt;/Cite&gt;&lt;/EndNote&gt;</w:instrText>
      </w:r>
      <w:r>
        <w:fldChar w:fldCharType="separate"/>
      </w:r>
      <w:r>
        <w:rPr>
          <w:noProof/>
        </w:rPr>
        <w:t>(2007)</w:t>
      </w:r>
      <w:r>
        <w:fldChar w:fldCharType="end"/>
      </w:r>
      <w:r w:rsidRPr="00FC47B4">
        <w:t xml:space="preserve"> not</w:t>
      </w:r>
      <w:r w:rsidR="006624C8">
        <w:t>es</w:t>
      </w:r>
      <w:r w:rsidRPr="00FC47B4">
        <w:t xml:space="preserve"> major differences between </w:t>
      </w:r>
      <w:proofErr w:type="spellStart"/>
      <w:r w:rsidRPr="00613F6A">
        <w:t>tāngata</w:t>
      </w:r>
      <w:proofErr w:type="spellEnd"/>
      <w:r w:rsidRPr="00613F6A">
        <w:t xml:space="preserve"> </w:t>
      </w:r>
      <w:proofErr w:type="spellStart"/>
      <w:r w:rsidRPr="00613F6A">
        <w:t>whaikaha</w:t>
      </w:r>
      <w:proofErr w:type="spellEnd"/>
      <w:r w:rsidRPr="00613F6A">
        <w:t xml:space="preserve"> </w:t>
      </w:r>
      <w:r w:rsidR="00883650">
        <w:t xml:space="preserve">and </w:t>
      </w:r>
      <w:r>
        <w:t>other people</w:t>
      </w:r>
      <w:r w:rsidRPr="00FC47B4">
        <w:t xml:space="preserve"> </w:t>
      </w:r>
      <w:r>
        <w:t xml:space="preserve">with </w:t>
      </w:r>
      <w:r w:rsidRPr="00FC47B4">
        <w:t>disabilit</w:t>
      </w:r>
      <w:r>
        <w:t>ies</w:t>
      </w:r>
      <w:r w:rsidRPr="00FC47B4">
        <w:t>, including rates, severity</w:t>
      </w:r>
      <w:r>
        <w:t>,</w:t>
      </w:r>
      <w:r w:rsidRPr="00FC47B4">
        <w:t xml:space="preserve"> and age ranges of impairment. These disparities are exacerbated by social inequalities, access to appropriate </w:t>
      </w:r>
      <w:r w:rsidRPr="00FC47B4">
        <w:lastRenderedPageBreak/>
        <w:t xml:space="preserve">services and levels of unmet need for care and equipment, but this state of affairs has not </w:t>
      </w:r>
      <w:r>
        <w:t xml:space="preserve">yet </w:t>
      </w:r>
      <w:r w:rsidRPr="00FC47B4">
        <w:t>prompted any adequate response from the health system</w:t>
      </w:r>
      <w:r w:rsidR="006624C8">
        <w:t>:</w:t>
      </w:r>
    </w:p>
    <w:p w14:paraId="5FA23C8C" w14:textId="2E6325AC" w:rsidR="004F4963" w:rsidRPr="00FC47B4" w:rsidRDefault="004F4963" w:rsidP="004F4963">
      <w:pPr>
        <w:pStyle w:val="NormalWeb"/>
        <w:spacing w:line="480" w:lineRule="auto"/>
        <w:ind w:left="720"/>
      </w:pPr>
      <w:r w:rsidRPr="00FC47B4">
        <w:t xml:space="preserve">Despite compelling evidence of wide inequalities, there has not yet been a comprehensive effort to identify distinctive </w:t>
      </w:r>
      <w:proofErr w:type="spellStart"/>
      <w:r w:rsidRPr="00FC47B4">
        <w:t>Māori</w:t>
      </w:r>
      <w:proofErr w:type="spellEnd"/>
      <w:r w:rsidRPr="00FC47B4">
        <w:t xml:space="preserve"> disability support needs nationally and to action a strategy to address those needs in a coordinated way</w:t>
      </w:r>
      <w:r w:rsidR="006624C8">
        <w:t>.</w:t>
      </w:r>
      <w:r w:rsidRPr="00FC47B4">
        <w:t xml:space="preserve"> </w:t>
      </w:r>
      <w:r w:rsidR="006624C8">
        <w:br/>
        <w:t>(</w:t>
      </w:r>
      <w:proofErr w:type="spellStart"/>
      <w:r w:rsidR="006624C8">
        <w:t>Ratima</w:t>
      </w:r>
      <w:proofErr w:type="spellEnd"/>
      <w:r w:rsidR="006624C8">
        <w:t xml:space="preserve"> and </w:t>
      </w:r>
      <w:proofErr w:type="spellStart"/>
      <w:r w:rsidR="006624C8">
        <w:t>Ratima</w:t>
      </w:r>
      <w:proofErr w:type="spellEnd"/>
      <w:r w:rsidR="006624C8">
        <w:t xml:space="preserve">, </w:t>
      </w:r>
      <w:r w:rsidR="006624C8">
        <w:fldChar w:fldCharType="begin"/>
      </w:r>
      <w:r w:rsidR="006624C8">
        <w:instrText xml:space="preserve"> ADDIN EN.CITE &lt;EndNote&gt;&lt;Cite ExcludeAuth="1"&gt;&lt;Author&gt;Ratima&lt;/Author&gt;&lt;Year&gt;2007&lt;/Year&gt;&lt;RecNum&gt;7725&lt;/RecNum&gt;&lt;Pages&gt;192&lt;/Pages&gt;&lt;DisplayText&gt;(2007, p. 192)&lt;/DisplayText&gt;&lt;record&gt;&lt;rec-number&gt;7725&lt;/rec-number&gt;&lt;foreign-keys&gt;&lt;key app="EN" db-id="z5zt2wtf3v0zfye5d51p0wsg5twxfttez20r" timestamp="1647198907"&gt;7725&lt;/key&gt;&lt;/foreign-keys&gt;&lt;ref-type name="Book Section"&gt;5&lt;/ref-type&gt;&lt;contributors&gt;&lt;authors&gt;&lt;author&gt;Ratima, K&lt;/author&gt;&lt;author&gt;Ratima, M&lt;/author&gt;&lt;/authors&gt;&lt;secondary-authors&gt;&lt;author&gt;Robson, B&lt;/author&gt;&lt;author&gt;Harris, R&lt;/author&gt;&lt;/secondary-authors&gt;&lt;/contributors&gt;&lt;titles&gt;&lt;title&gt;&lt;style face="normal" font="default" size="100%"&gt;M&lt;/style&gt;&lt;style face="normal" font="default" charset="238" size="100%"&gt;āori experiences of disability and disability support services&lt;/style&gt;&lt;/title&gt;&lt;secondary-title&gt;&lt;style face="normal" font="default" size="100%"&gt;Hauora: M&lt;/style&gt;&lt;style face="normal" font="default" charset="238" size="100%"&gt;āori Standards of Health IV: A study of the years 2000-2005&lt;/style&gt;&lt;/secondary-title&gt;&lt;/titles&gt;&lt;pages&gt;189-198&lt;/pages&gt;&lt;dates&gt;&lt;year&gt;2007&lt;/year&gt;&lt;/dates&gt;&lt;pub-location&gt;Wellington, New Zealand&lt;/pub-location&gt;&lt;publisher&gt;&lt;style face="normal" font="default" size="100%"&gt;Te R&lt;/style&gt;&lt;style face="normal" font="default" charset="238" size="100%"&gt;ōpū Rangahau Hauora a Eru Pōmare, University of Otago&lt;/style&gt;&lt;/publisher&gt;&lt;urls&gt;&lt;/urls&gt;&lt;/record&gt;&lt;/Cite&gt;&lt;/EndNote&gt;</w:instrText>
      </w:r>
      <w:r w:rsidR="006624C8">
        <w:fldChar w:fldCharType="separate"/>
      </w:r>
      <w:r w:rsidR="006624C8">
        <w:rPr>
          <w:noProof/>
        </w:rPr>
        <w:t>2007, p.192)</w:t>
      </w:r>
      <w:r w:rsidR="006624C8">
        <w:fldChar w:fldCharType="end"/>
      </w:r>
      <w:r w:rsidR="006624C8">
        <w:rPr>
          <w:noProof/>
          <w:vertAlign w:val="superscript"/>
        </w:rPr>
        <w:t xml:space="preserve"> </w:t>
      </w:r>
    </w:p>
    <w:p w14:paraId="6DF9B860" w14:textId="27F2A940" w:rsidR="004F4963" w:rsidRPr="00FC47B4" w:rsidRDefault="004F4963" w:rsidP="006624C8">
      <w:pPr>
        <w:pStyle w:val="NormalWeb"/>
        <w:spacing w:line="480" w:lineRule="auto"/>
        <w:rPr>
          <w:sz w:val="28"/>
          <w:szCs w:val="28"/>
        </w:rPr>
      </w:pPr>
      <w:r w:rsidRPr="00FC47B4">
        <w:t>The 2013 Disability Survey</w:t>
      </w:r>
      <w:r>
        <w:t xml:space="preserve"> </w:t>
      </w:r>
      <w:r>
        <w:fldChar w:fldCharType="begin"/>
      </w:r>
      <w:r>
        <w:instrText xml:space="preserve"> ADDIN EN.CITE &lt;EndNote&gt;&lt;Cite&gt;&lt;Author&gt;Statistics New Zealand&lt;/Author&gt;&lt;Year&gt;2014&lt;/Year&gt;&lt;RecNum&gt;7724&lt;/RecNum&gt;&lt;DisplayText&gt;(Statistics New Zealand, 2014)&lt;/DisplayText&gt;&lt;record&gt;&lt;rec-number&gt;7724&lt;/rec-number&gt;&lt;foreign-keys&gt;&lt;key app="EN" db-id="z5zt2wtf3v0zfye5d51p0wsg5twxfttez20r" timestamp="1647198691"&gt;7724&lt;/key&gt;&lt;/foreign-keys&gt;&lt;ref-type name="Book"&gt;6&lt;/ref-type&gt;&lt;contributors&gt;&lt;authors&gt;&lt;author&gt;Statistics New Zealand,&lt;/author&gt;&lt;/authors&gt;&lt;/contributors&gt;&lt;titles&gt;&lt;title&gt;Disability survey: 2013&lt;/title&gt;&lt;/titles&gt;&lt;dates&gt;&lt;year&gt;2014&lt;/year&gt;&lt;/dates&gt;&lt;pub-location&gt;Wellington, New Zealand&lt;/pub-location&gt;&lt;publisher&gt;Author&lt;/publisher&gt;&lt;urls&gt;&lt;/urls&gt;&lt;/record&gt;&lt;/Cite&gt;&lt;/EndNote&gt;</w:instrText>
      </w:r>
      <w:r>
        <w:fldChar w:fldCharType="separate"/>
      </w:r>
      <w:r>
        <w:rPr>
          <w:noProof/>
        </w:rPr>
        <w:t>(Statistics New Zealand, 2014)</w:t>
      </w:r>
      <w:r>
        <w:fldChar w:fldCharType="end"/>
      </w:r>
      <w:r w:rsidRPr="00FC47B4">
        <w:t xml:space="preserve"> noted that for </w:t>
      </w:r>
      <w:proofErr w:type="spellStart"/>
      <w:r w:rsidRPr="00613F6A">
        <w:t>tāngata</w:t>
      </w:r>
      <w:proofErr w:type="spellEnd"/>
      <w:r w:rsidRPr="00613F6A">
        <w:t xml:space="preserve"> </w:t>
      </w:r>
      <w:proofErr w:type="spellStart"/>
      <w:r w:rsidRPr="00613F6A">
        <w:t>whaikaha</w:t>
      </w:r>
      <w:proofErr w:type="spellEnd"/>
      <w:r w:rsidRPr="00FC47B4">
        <w:t>, material wellbeing was compromised by high unemployment, lower incomes</w:t>
      </w:r>
      <w:r>
        <w:t>,</w:t>
      </w:r>
      <w:r w:rsidRPr="00FC47B4">
        <w:t xml:space="preserve"> and access to housing. These factors impact</w:t>
      </w:r>
      <w:r w:rsidR="006624C8">
        <w:t>ed</w:t>
      </w:r>
      <w:r w:rsidRPr="00FC47B4">
        <w:t xml:space="preserve"> quality of life with low qualification rates, poor self-ratings on health, personal safety, racism/discrimination and participation in leisure activities.</w:t>
      </w:r>
      <w:r>
        <w:t xml:space="preserve"> These negative social outcomes provide an incomplete picture of the complex diverse lived experiences of </w:t>
      </w:r>
      <w:proofErr w:type="spellStart"/>
      <w:r w:rsidRPr="00613F6A">
        <w:t>tāngata</w:t>
      </w:r>
      <w:proofErr w:type="spellEnd"/>
      <w:r w:rsidRPr="00613F6A">
        <w:t xml:space="preserve"> </w:t>
      </w:r>
      <w:proofErr w:type="spellStart"/>
      <w:r w:rsidRPr="00613F6A">
        <w:t>whaikaha</w:t>
      </w:r>
      <w:proofErr w:type="spellEnd"/>
      <w:r w:rsidRPr="00613F6A">
        <w:t xml:space="preserve"> </w:t>
      </w:r>
      <w:r>
        <w:fldChar w:fldCharType="begin">
          <w:fldData xml:space="preserve">PEVuZE5vdGU+PENpdGU+PEF1dGhvcj5IaWNrZXk8L0F1dGhvcj48WWVhcj4yMDE3PC9ZZWFyPjxS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==
</w:fldData>
        </w:fldChar>
      </w:r>
      <w:r>
        <w:instrText xml:space="preserve"> ADDIN EN.CITE </w:instrText>
      </w:r>
      <w:r>
        <w:fldChar w:fldCharType="begin">
          <w:fldData xml:space="preserve">PEVuZE5vdGU+PENpdGU+PEF1dGhvcj5IaWNrZXk8L0F1dGhvcj48WWVhcj4yMDE3PC9ZZWFyPjxS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==
</w:fldData>
        </w:fldChar>
      </w:r>
      <w:r>
        <w:instrText xml:space="preserve"> ADDIN EN.CITE.DATA </w:instrText>
      </w:r>
      <w:r>
        <w:fldChar w:fldCharType="end"/>
      </w:r>
      <w:r>
        <w:fldChar w:fldCharType="separate"/>
      </w:r>
      <w:r>
        <w:rPr>
          <w:noProof/>
        </w:rPr>
        <w:t>(Hickey &amp; Wilson, 2017; McGruer et al., 2019)</w:t>
      </w:r>
      <w:r>
        <w:fldChar w:fldCharType="end"/>
      </w:r>
      <w:r>
        <w:t xml:space="preserve">. </w:t>
      </w:r>
      <w:r w:rsidRPr="00FC47B4">
        <w:t xml:space="preserve">  </w:t>
      </w:r>
    </w:p>
    <w:p w14:paraId="20231BD6" w14:textId="732BFC2D" w:rsidR="004F4963" w:rsidRPr="00FC47B4" w:rsidRDefault="00CD405C" w:rsidP="004F4963">
      <w:pPr>
        <w:spacing w:line="480" w:lineRule="auto"/>
      </w:pPr>
      <w:r>
        <w:t xml:space="preserve">To address these concerns, </w:t>
      </w:r>
      <w:r w:rsidR="004F4963">
        <w:t>Māori have been</w:t>
      </w:r>
      <w:r w:rsidR="004F4963" w:rsidRPr="00FC47B4">
        <w:t xml:space="preserve"> developing </w:t>
      </w:r>
      <w:r w:rsidR="004F4963">
        <w:t>identities</w:t>
      </w:r>
      <w:r w:rsidR="006624C8">
        <w:t xml:space="preserve">, </w:t>
      </w:r>
      <w:r w:rsidR="004F4963" w:rsidRPr="00FC47B4">
        <w:t>analyses</w:t>
      </w:r>
      <w:r w:rsidR="004F4963">
        <w:t xml:space="preserve">, </w:t>
      </w:r>
      <w:proofErr w:type="gramStart"/>
      <w:r w:rsidR="004F4963" w:rsidRPr="00FC47B4">
        <w:t>models</w:t>
      </w:r>
      <w:proofErr w:type="gramEnd"/>
      <w:r w:rsidR="004F4963" w:rsidRPr="00FC47B4">
        <w:t xml:space="preserve"> and frameworks for understanding and addressing disability</w:t>
      </w:r>
      <w:r w:rsidR="004F4963">
        <w:t xml:space="preserve"> </w:t>
      </w:r>
      <w:r w:rsidR="004F4963">
        <w:fldChar w:fldCharType="begin">
          <w:fldData xml:space="preserve">PEVuZE5vdGU+PENpdGU+PEF1dGhvcj5IaWNrZXk8L0F1dGhvcj48WWVhcj4yMDE3PC9ZZWFyPjxS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</w:fldData>
        </w:fldChar>
      </w:r>
      <w:r w:rsidR="004F4963">
        <w:instrText xml:space="preserve"> ADDIN EN.CITE </w:instrText>
      </w:r>
      <w:r w:rsidR="004F4963">
        <w:fldChar w:fldCharType="begin">
          <w:fldData xml:space="preserve">PEVuZE5vdGU+PENpdGU+PEF1dGhvcj5IaWNrZXk8L0F1dGhvcj48WWVhcj4yMDE3PC9ZZWFyPjxS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</w:fldData>
        </w:fldChar>
      </w:r>
      <w:r w:rsidR="004F4963">
        <w:instrText xml:space="preserve"> ADDIN EN.CITE.DATA </w:instrText>
      </w:r>
      <w:r w:rsidR="004F4963">
        <w:fldChar w:fldCharType="end"/>
      </w:r>
      <w:r w:rsidR="004F4963">
        <w:fldChar w:fldCharType="separate"/>
      </w:r>
      <w:r w:rsidR="004F4963">
        <w:rPr>
          <w:noProof/>
        </w:rPr>
        <w:t>(Hickey &amp; Wilson, 2017; Smiler &amp; McKee, 2007)</w:t>
      </w:r>
      <w:r w:rsidR="004F4963">
        <w:fldChar w:fldCharType="end"/>
      </w:r>
      <w:r w:rsidR="004F4963">
        <w:t>.</w:t>
      </w:r>
      <w:r w:rsidR="004F4963" w:rsidRPr="00FC47B4">
        <w:t xml:space="preserve"> </w:t>
      </w:r>
      <w:proofErr w:type="spellStart"/>
      <w:r w:rsidR="004F4963" w:rsidRPr="00FC47B4">
        <w:t>Ratima</w:t>
      </w:r>
      <w:proofErr w:type="spellEnd"/>
      <w:r w:rsidR="004F4963" w:rsidRPr="00FC47B4">
        <w:t xml:space="preserve"> </w:t>
      </w:r>
      <w:r w:rsidR="004F4963">
        <w:fldChar w:fldCharType="begin"/>
      </w:r>
      <w:r w:rsidR="004F4963">
        <w:instrText xml:space="preserve"> ADDIN EN.CITE &lt;EndNote&gt;&lt;Cite ExcludeAuth="1"&gt;&lt;Author&gt;Ratima&lt;/Author&gt;&lt;Year&gt;1995&lt;/Year&gt;&lt;RecNum&gt;7728&lt;/RecNum&gt;&lt;DisplayText&gt;(1995)&lt;/DisplayText&gt;&lt;record&gt;&lt;rec-number&gt;7728&lt;/rec-number&gt;&lt;foreign-keys&gt;&lt;key app="EN" db-id="z5zt2wtf3v0zfye5d51p0wsg5twxfttez20r" timestamp="1647199433"&gt;7728&lt;/key&gt;&lt;/foreign-keys&gt;&lt;ref-type name="Book"&gt;6&lt;/ref-type&gt;&lt;contributors&gt;&lt;authors&gt;&lt;author&gt;Ratima, M&lt;/author&gt;&lt;/authors&gt;&lt;/contributors&gt;&lt;titles&gt;&lt;title&gt;He anga whakamana: A framework for the delivery of disability support services for Māori&lt;/title&gt;&lt;/titles&gt;&lt;dates&gt;&lt;year&gt;1995&lt;/year&gt;&lt;/dates&gt;&lt;pub-location&gt;Palmerston North, New Zealand&lt;/pub-location&gt;&lt;publisher&gt;Massey University&lt;/publisher&gt;&lt;urls&gt;&lt;/urls&gt;&lt;/record&gt;&lt;/Cite&gt;&lt;/EndNote&gt;</w:instrText>
      </w:r>
      <w:r w:rsidR="004F4963">
        <w:fldChar w:fldCharType="separate"/>
      </w:r>
      <w:r w:rsidR="004F4963">
        <w:rPr>
          <w:noProof/>
        </w:rPr>
        <w:t>(1995)</w:t>
      </w:r>
      <w:r w:rsidR="004F4963">
        <w:fldChar w:fldCharType="end"/>
      </w:r>
      <w:r w:rsidR="004F4963">
        <w:rPr>
          <w:noProof/>
          <w:vertAlign w:val="superscript"/>
        </w:rPr>
        <w:t xml:space="preserve"> </w:t>
      </w:r>
      <w:r w:rsidR="004F4963" w:rsidRPr="00FC47B4">
        <w:t xml:space="preserve">developed </w:t>
      </w:r>
      <w:proofErr w:type="spellStart"/>
      <w:r w:rsidR="004F4963" w:rsidRPr="00FC47B4">
        <w:t>Te</w:t>
      </w:r>
      <w:proofErr w:type="spellEnd"/>
      <w:r w:rsidR="004F4963" w:rsidRPr="00FC47B4">
        <w:t xml:space="preserve"> </w:t>
      </w:r>
      <w:proofErr w:type="spellStart"/>
      <w:r w:rsidR="004F4963" w:rsidRPr="00FC47B4">
        <w:t>Anga</w:t>
      </w:r>
      <w:proofErr w:type="spellEnd"/>
      <w:r w:rsidR="004F4963" w:rsidRPr="00FC47B4">
        <w:t xml:space="preserve"> </w:t>
      </w:r>
      <w:proofErr w:type="spellStart"/>
      <w:r w:rsidR="004F4963" w:rsidRPr="00FC47B4">
        <w:t>Whakamana</w:t>
      </w:r>
      <w:proofErr w:type="spellEnd"/>
      <w:r w:rsidR="006624C8">
        <w:t>,</w:t>
      </w:r>
      <w:r w:rsidR="004F4963" w:rsidRPr="00FC47B4">
        <w:t xml:space="preserve"> </w:t>
      </w:r>
      <w:r w:rsidR="004F4963">
        <w:t xml:space="preserve">for instance, </w:t>
      </w:r>
      <w:r w:rsidR="004F4963" w:rsidRPr="00FC47B4">
        <w:t xml:space="preserve">as a model that could work for all New Zealanders and </w:t>
      </w:r>
      <w:r w:rsidR="004F4963">
        <w:t xml:space="preserve">Māori </w:t>
      </w:r>
      <w:r w:rsidR="004F4963" w:rsidRPr="00FC47B4">
        <w:t xml:space="preserve">in particular, based on the principles of enablement, participation, safety, effectiveness, accessibility and integration. </w:t>
      </w:r>
      <w:r w:rsidR="004F4963">
        <w:t>It</w:t>
      </w:r>
      <w:r w:rsidR="004F4963" w:rsidRPr="00FC47B4">
        <w:t xml:space="preserve"> acknowledge</w:t>
      </w:r>
      <w:r w:rsidR="004F4963">
        <w:t>s</w:t>
      </w:r>
      <w:r w:rsidR="004F4963" w:rsidRPr="00FC47B4">
        <w:t xml:space="preserve"> the need to get </w:t>
      </w:r>
      <w:r w:rsidR="004F4963">
        <w:t>‘mainstream’</w:t>
      </w:r>
      <w:r w:rsidR="004F4963" w:rsidRPr="00FC47B4">
        <w:t xml:space="preserve"> </w:t>
      </w:r>
      <w:r w:rsidR="004F4963">
        <w:t>providers</w:t>
      </w:r>
      <w:r w:rsidR="004F4963" w:rsidRPr="00FC47B4">
        <w:t xml:space="preserve"> on board with these principles but also that many </w:t>
      </w:r>
      <w:proofErr w:type="spellStart"/>
      <w:r w:rsidR="004F4963">
        <w:t>t</w:t>
      </w:r>
      <w:r w:rsidR="004F4963" w:rsidRPr="00613F6A">
        <w:t>āngata</w:t>
      </w:r>
      <w:proofErr w:type="spellEnd"/>
      <w:r w:rsidR="004F4963" w:rsidRPr="00613F6A">
        <w:t xml:space="preserve"> </w:t>
      </w:r>
      <w:proofErr w:type="spellStart"/>
      <w:r w:rsidR="004F4963" w:rsidRPr="00613F6A">
        <w:t>whaikaha</w:t>
      </w:r>
      <w:proofErr w:type="spellEnd"/>
      <w:r w:rsidR="004F4963">
        <w:t xml:space="preserve"> </w:t>
      </w:r>
      <w:r w:rsidR="004F4963" w:rsidRPr="00FC47B4">
        <w:t xml:space="preserve">will only be fully comfortable when their needs can be met by properly resourced </w:t>
      </w:r>
      <w:r w:rsidR="004F4963">
        <w:t>Māori practitioners</w:t>
      </w:r>
      <w:r w:rsidR="004F4963" w:rsidRPr="00FC47B4">
        <w:t>.</w:t>
      </w:r>
    </w:p>
    <w:p w14:paraId="7DEF9603" w14:textId="34457D84" w:rsidR="004F4963" w:rsidRDefault="004F4963" w:rsidP="004F4963">
      <w:pPr>
        <w:spacing w:line="480" w:lineRule="auto"/>
      </w:pPr>
      <w:r w:rsidRPr="00FC47B4">
        <w:t xml:space="preserve">Hickey </w:t>
      </w:r>
      <w:r>
        <w:fldChar w:fldCharType="begin"/>
      </w:r>
      <w:r>
        <w:instrText xml:space="preserve"> ADDIN EN.CITE &lt;EndNote&gt;&lt;Cite ExcludeAuth="1"&gt;&lt;Author&gt;Hickey&lt;/Author&gt;&lt;Year&gt;2006&lt;/Year&gt;&lt;RecNum&gt;4553&lt;/RecNum&gt;&lt;DisplayText&gt;(2006)&lt;/DisplayText&gt;&lt;record&gt;&lt;rec-number&gt;4553&lt;/rec-number&gt;&lt;foreign-keys&gt;&lt;key app="EN" db-id="z5zt2wtf3v0zfye5d51p0wsg5twxfttez20r" timestamp="0"&gt;4553&lt;/key&gt;&lt;/foreign-keys&gt;&lt;ref-type name="Journal Article"&gt;17&lt;/ref-type&gt;&lt;contributors&gt;&lt;authors&gt;&lt;author&gt;Hickey, Huhana&lt;/author&gt;&lt;/authors&gt;&lt;/contributors&gt;&lt;titles&gt;&lt;title&gt;Replacing medical and social models of disability by a communities-based model of equal access for people of differing abilities: A Māori perspective Huhana Hickey&lt;/title&gt;&lt;secondary-title&gt;He Puna Korero: Journal of Maori &amp;amp; Pacific Development&lt;/secondary-title&gt;&lt;/titles&gt;&lt;pages&gt;35&lt;/pages&gt;&lt;volume&gt;7&lt;/volume&gt;&lt;number&gt;1&lt;/number&gt;&lt;keywords&gt;&lt;keyword&gt;SOCIAL model of disability&lt;/keyword&gt;&lt;keyword&gt;MEDICAL model&lt;/keyword&gt;&lt;keyword&gt;SOCIOLOGY&lt;/keyword&gt;&lt;keyword&gt;PEOPLE with disabilities&lt;/keyword&gt;&lt;keyword&gt;NEW Zealand&lt;/keyword&gt;&lt;/keywords&gt;&lt;dates&gt;&lt;year&gt;2006&lt;/year&gt;&lt;pub-dates&gt;&lt;date&gt;02//&lt;/date&gt;&lt;/pub-dates&gt;&lt;/dates&gt;&lt;isbn&gt;11753009&lt;/isbn&gt;&lt;urls&gt;&lt;related-urls&gt;&lt;url&gt;http://ezproxy.aut.ac.nz/login?url=http://search.ebscohost.com/login.aspx?direct=true&amp;amp;db=edo&amp;amp;AN=23056085&amp;amp;site=eds-live&amp;amp;scope=site&lt;/url&gt;&lt;/related-urls&gt;&lt;/urls&gt;&lt;remote-database-name&gt;edo&lt;/remote-database-name&gt;&lt;remote-database-provider&gt;EBSCOhost&lt;/remote-database-provider&gt;&lt;/record&gt;&lt;/Cite&gt;&lt;/EndNote&gt;</w:instrText>
      </w:r>
      <w:r>
        <w:fldChar w:fldCharType="separate"/>
      </w:r>
      <w:r>
        <w:rPr>
          <w:noProof/>
        </w:rPr>
        <w:t>(2006)</w:t>
      </w:r>
      <w:r>
        <w:fldChar w:fldCharType="end"/>
      </w:r>
      <w:r>
        <w:t xml:space="preserve"> has </w:t>
      </w:r>
      <w:r w:rsidRPr="00FC47B4">
        <w:t>argue</w:t>
      </w:r>
      <w:r>
        <w:t>d</w:t>
      </w:r>
      <w:r w:rsidRPr="00FC47B4">
        <w:t xml:space="preserve"> for </w:t>
      </w:r>
      <w:r>
        <w:t>an approach based on</w:t>
      </w:r>
      <w:r w:rsidRPr="00FC47B4">
        <w:t xml:space="preserve"> </w:t>
      </w:r>
      <w:proofErr w:type="spellStart"/>
      <w:r>
        <w:t>Te</w:t>
      </w:r>
      <w:proofErr w:type="spellEnd"/>
      <w:r>
        <w:t xml:space="preserve"> </w:t>
      </w:r>
      <w:r w:rsidRPr="00FC47B4">
        <w:t xml:space="preserve">Whare Tapa </w:t>
      </w:r>
      <w:proofErr w:type="spellStart"/>
      <w:r w:rsidRPr="00FC47B4">
        <w:t>Wh</w:t>
      </w:r>
      <w:r>
        <w:rPr>
          <w:rFonts w:ascii="Calibri" w:hAnsi="Calibri"/>
        </w:rPr>
        <w:t>ā</w:t>
      </w:r>
      <w:proofErr w:type="spellEnd"/>
      <w:r>
        <w:t xml:space="preserve"> </w:t>
      </w:r>
      <w:r>
        <w:fldChar w:fldCharType="begin">
          <w:fldData xml:space="preserve">PEVuZE5vdGU+PENpdGU+PEF1dGhvcj5EdXJpZTwvQXV0aG9yPjxZZWFyPjE5OTg8L1llYXI+PFJl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</w:fldData>
        </w:fldChar>
      </w:r>
      <w:r>
        <w:instrText xml:space="preserve"> ADDIN EN.CITE </w:instrText>
      </w:r>
      <w:r>
        <w:fldChar w:fldCharType="begin">
          <w:fldData xml:space="preserve">PEVuZE5vdGU+PENpdGU+PEF1dGhvcj5EdXJpZTwvQXV0aG9yPjxZZWFyPjE5OTg8L1llYXI+PFJl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</w:fldData>
        </w:fldChar>
      </w:r>
      <w:r>
        <w:instrText xml:space="preserve"> ADDIN EN.CITE.DATA </w:instrText>
      </w:r>
      <w:r>
        <w:fldChar w:fldCharType="end"/>
      </w:r>
      <w:r>
        <w:fldChar w:fldCharType="separate"/>
      </w:r>
      <w:r>
        <w:rPr>
          <w:noProof/>
        </w:rPr>
        <w:t>(Durie, 1998)</w:t>
      </w:r>
      <w:r>
        <w:fldChar w:fldCharType="end"/>
      </w:r>
      <w:r w:rsidRPr="00FC47B4">
        <w:t xml:space="preserve">, that </w:t>
      </w:r>
      <w:r w:rsidR="006624C8" w:rsidRPr="00FC47B4">
        <w:t>centers</w:t>
      </w:r>
      <w:r w:rsidRPr="00FC47B4">
        <w:t xml:space="preserve"> on equitable access to resources and amenities for people of differing abilities.</w:t>
      </w:r>
      <w:r>
        <w:t xml:space="preserve"> </w:t>
      </w:r>
      <w:r>
        <w:rPr>
          <w:noProof/>
        </w:rPr>
        <w:t xml:space="preserve">Brewer, McCann, Harwood and Worrall </w:t>
      </w:r>
      <w:r>
        <w:rPr>
          <w:noProof/>
        </w:rPr>
        <w:fldChar w:fldCharType="begin"/>
      </w:r>
      <w:r>
        <w:rPr>
          <w:noProof/>
        </w:rPr>
        <w:instrText xml:space="preserve"> ADDIN EN.CITE &lt;EndNote&gt;&lt;Cite ExcludeAuth="1"&gt;&lt;Author&gt;Brewer&lt;/Author&gt;&lt;Year&gt;2015&lt;/Year&gt;&lt;RecNum&gt;7729&lt;/RecNum&gt;&lt;DisplayText&gt;(2015)&lt;/DisplayText&gt;&lt;record&gt;&lt;rec-number&gt;7729&lt;/rec-number&gt;&lt;foreign-keys&gt;&lt;key app="EN" db-id="z5zt2wtf3v0zfye5d51p0wsg5twxfttez20r" timestamp="1647199563"&gt;7729&lt;/key&gt;&lt;/foreign-keys&gt;&lt;ref-type name="Journal Article"&gt;17&lt;/ref-type&gt;&lt;contributors&gt;&lt;authors&gt;&lt;author&gt;Brewer, K. M.&lt;/author&gt;&lt;author&gt;McCann, C. M.&lt;/author&gt;&lt;author&gt;Harwood, M. L. N.&lt;/author&gt;&lt;author&gt;Worrall, L. E.&lt;/author&gt;&lt;/authors&gt;&lt;/contributors&gt;&lt;auth-address&gt;(1)School of Psychology (Speech Science), University of Auckland&amp;#xD;(2)Te Kupenga Hauora Maori, University of Auckland, Tamaki Innovation Campus&amp;#xD;(3)Communication Disability Centre, University of Queensland&lt;/auth-address&gt;&lt;titles&gt;&lt;title&gt;New Zealand speech-language therapists&amp;apos; perspectives on service provision for Maori with aphasia&lt;/title&gt;&lt;secondary-title&gt;Speech, Language and Hearing&lt;/secondary-title&gt;&lt;/titles&gt;&lt;periodical&gt;&lt;full-title&gt;Speech, Language and Hearing&lt;/full-title&gt;&lt;/periodical&gt;&lt;pages&gt;140-147&lt;/pages&gt;&lt;volume&gt;18&lt;/volume&gt;&lt;number&gt;3&lt;/number&gt;&lt;section&gt;140&lt;/section&gt;&lt;keywords&gt;&lt;keyword&gt;Aphasia&lt;/keyword&gt;&lt;keyword&gt;Clinicians&lt;/keyword&gt;&lt;keyword&gt;Ma¯ori&lt;/keyword&gt;&lt;keyword&gt;Qualitative&lt;/keyword&gt;&lt;keyword&gt;Speech-language therapy practice&lt;/keyword&gt;&lt;/keywords&gt;&lt;dates&gt;&lt;year&gt;2015&lt;/year&gt;&lt;pub-dates&gt;&lt;date&gt;09 / 01 /&lt;/date&gt;&lt;/pub-dates&gt;&lt;/dates&gt;&lt;publisher&gt;Maney Publishing&lt;/publisher&gt;&lt;isbn&gt;20505728&amp;#xD;2050571X&lt;/isbn&gt;&lt;accession-num&gt;edselc.2-52.0-84948650139&lt;/accession-num&gt;&lt;work-type&gt;Article&lt;/work-type&gt;&lt;urls&gt;&lt;related-urls&gt;&lt;url&gt;https://ezproxy.aut.ac.nz/login?url=https://search.ebscohost.com/login.aspx?direct=true&amp;amp;site=eds-live&amp;amp;db=edselc&amp;amp;AN=edselc.2-52.0-84948650139&lt;/url&gt;&lt;/related-urls&gt;&lt;/urls&gt;&lt;electronic-resource-num&gt;10.1179/2050572814Y.0000000060&lt;/electronic-resource-num&gt;&lt;remote-database-name&gt;edselc&lt;/remote-database-name&gt;&lt;remote-database-provider&gt;EBSCOhost&lt;/remote-database-provider&gt;&lt;language&gt;English&lt;/language&gt;&lt;/record&gt;&lt;/Cite&gt;&lt;/EndNote&gt;</w:instrText>
      </w:r>
      <w:r>
        <w:rPr>
          <w:noProof/>
        </w:rPr>
        <w:fldChar w:fldCharType="separate"/>
      </w:r>
      <w:r>
        <w:rPr>
          <w:noProof/>
        </w:rPr>
        <w:t>(2015)</w:t>
      </w:r>
      <w:r>
        <w:rPr>
          <w:noProof/>
        </w:rPr>
        <w:fldChar w:fldCharType="end"/>
      </w:r>
      <w:r w:rsidRPr="00FC47B4">
        <w:t xml:space="preserve"> working in the domain of </w:t>
      </w:r>
      <w:r>
        <w:t xml:space="preserve">Māori </w:t>
      </w:r>
      <w:r w:rsidRPr="00FC47B4">
        <w:lastRenderedPageBreak/>
        <w:t xml:space="preserve">with </w:t>
      </w:r>
      <w:r>
        <w:t>a</w:t>
      </w:r>
      <w:r w:rsidRPr="00FC47B4">
        <w:t>phasia found that outcomes depended on factors relating to clinicians, resources</w:t>
      </w:r>
      <w:r>
        <w:t>,</w:t>
      </w:r>
      <w:r w:rsidRPr="00FC47B4">
        <w:t xml:space="preserve"> and practices. The understandings, attitudes</w:t>
      </w:r>
      <w:r>
        <w:t>,</w:t>
      </w:r>
      <w:r w:rsidRPr="00FC47B4">
        <w:t xml:space="preserve"> and connections of staff members along with the funding, assessment processes and therapies available, as well as the culture of teams, their expectations</w:t>
      </w:r>
      <w:r>
        <w:t>.</w:t>
      </w:r>
      <w:r w:rsidRPr="00FC47B4">
        <w:t xml:space="preserve"> and processes, were central to outcomes for </w:t>
      </w:r>
      <w:proofErr w:type="spellStart"/>
      <w:r>
        <w:t>t</w:t>
      </w:r>
      <w:r w:rsidRPr="00613F6A">
        <w:t>āngata</w:t>
      </w:r>
      <w:proofErr w:type="spellEnd"/>
      <w:r w:rsidRPr="00613F6A">
        <w:t xml:space="preserve"> </w:t>
      </w:r>
      <w:proofErr w:type="spellStart"/>
      <w:r w:rsidRPr="00613F6A">
        <w:t>whaikaha</w:t>
      </w:r>
      <w:proofErr w:type="spellEnd"/>
      <w:r w:rsidRPr="00FC47B4">
        <w:t>.</w:t>
      </w:r>
    </w:p>
    <w:p w14:paraId="6B5AF6E9" w14:textId="46B00880" w:rsidR="004F4963" w:rsidRDefault="00CD405C" w:rsidP="004F4963">
      <w:pPr>
        <w:spacing w:line="480" w:lineRule="auto"/>
        <w:rPr>
          <w:lang w:eastAsia="en-GB"/>
        </w:rPr>
      </w:pPr>
      <w:r>
        <w:rPr>
          <w:lang w:eastAsia="en-GB"/>
        </w:rPr>
        <w:t>Such i</w:t>
      </w:r>
      <w:r w:rsidR="004F4963">
        <w:rPr>
          <w:lang w:eastAsia="en-GB"/>
        </w:rPr>
        <w:t xml:space="preserve">nequities in disability and health outcomes for Indigenous peoples and disabled Indigenous people is a global problem </w:t>
      </w:r>
      <w:r w:rsidR="004F4963">
        <w:rPr>
          <w:lang w:eastAsia="en-GB"/>
        </w:rPr>
        <w:fldChar w:fldCharType="begin"/>
      </w:r>
      <w:r w:rsidR="004F4963">
        <w:rPr>
          <w:lang w:eastAsia="en-GB"/>
        </w:rPr>
        <w:instrText xml:space="preserve"> ADDIN EN.CITE &lt;EndNote&gt;&lt;Cite&gt;&lt;Author&gt;Department of Economic and Social Affairs&lt;/Author&gt;&lt;Year&gt;2009&lt;/Year&gt;&lt;RecNum&gt;3834&lt;/RecNum&gt;&lt;DisplayText&gt;(Department of Economic and Social Affairs, 2009)&lt;/DisplayText&gt;&lt;record&gt;&lt;rec-number&gt;3834&lt;/rec-number&gt;&lt;foreign-keys&gt;&lt;key app="EN" db-id="z5zt2wtf3v0zfye5d51p0wsg5twxfttez20r" timestamp="0"&gt;3834&lt;/key&gt;&lt;/foreign-keys&gt;&lt;ref-type name="Book"&gt;6&lt;/ref-type&gt;&lt;contributors&gt;&lt;authors&gt;&lt;author&gt;Department of Economic and Social Affairs,.&lt;/author&gt;&lt;/authors&gt;&lt;/contributors&gt;&lt;titles&gt;&lt;title&gt;State of the world&amp;apos;s indigenous peoples&lt;/title&gt;&lt;/titles&gt;&lt;number&gt;ST/ESA/328&lt;/number&gt;&lt;dates&gt;&lt;year&gt;2009&lt;/year&gt;&lt;/dates&gt;&lt;pub-location&gt;New York, NY&lt;/pub-location&gt;&lt;publisher&gt;UN&lt;/publisher&gt;&lt;urls&gt;&lt;related-urls&gt;&lt;url&gt;http://www.converge.org.nz/pma/sowip09.pdf&lt;/url&gt;&lt;/related-urls&gt;&lt;/urls&gt;&lt;/record&gt;&lt;/Cite&gt;&lt;/EndNote&gt;</w:instrText>
      </w:r>
      <w:r w:rsidR="004F4963">
        <w:rPr>
          <w:lang w:eastAsia="en-GB"/>
        </w:rPr>
        <w:fldChar w:fldCharType="separate"/>
      </w:r>
      <w:r w:rsidR="004F4963">
        <w:rPr>
          <w:noProof/>
          <w:lang w:eastAsia="en-GB"/>
        </w:rPr>
        <w:t>(Department of Economic and Social Affairs, 2009)</w:t>
      </w:r>
      <w:r w:rsidR="004F4963">
        <w:rPr>
          <w:lang w:eastAsia="en-GB"/>
        </w:rPr>
        <w:fldChar w:fldCharType="end"/>
      </w:r>
      <w:r w:rsidR="004F4963">
        <w:rPr>
          <w:lang w:eastAsia="en-GB"/>
        </w:rPr>
        <w:t xml:space="preserve">. A literature review around tobacco use which is a key cause of disparate burdens of illness and disability among indigenous peoples in the US, Canada, Australia and New Zealand </w:t>
      </w:r>
      <w:r w:rsidR="004F4963">
        <w:rPr>
          <w:lang w:eastAsia="en-GB"/>
        </w:rPr>
        <w:fldChar w:fldCharType="begin"/>
      </w:r>
      <w:r w:rsidR="004F4963">
        <w:rPr>
          <w:lang w:eastAsia="en-GB"/>
        </w:rPr>
        <w:instrText xml:space="preserve"> ADDIN EN.CITE &lt;EndNote&gt;&lt;Cite&gt;&lt;Author&gt;DiGiacomo&lt;/Author&gt;&lt;Year&gt;2011&lt;/Year&gt;&lt;RecNum&gt;7644&lt;/RecNum&gt;&lt;DisplayText&gt;(DiGiacomo et al., 2011)&lt;/DisplayText&gt;&lt;record&gt;&lt;rec-number&gt;7644&lt;/rec-number&gt;&lt;foreign-keys&gt;&lt;key app="EN" db-id="z5zt2wtf3v0zfye5d51p0wsg5twxfttez20r" timestamp="1641752422"&gt;7644&lt;/key&gt;&lt;/foreign-keys&gt;&lt;ref-type name="Journal Article"&gt;17&lt;/ref-type&gt;&lt;contributors&gt;&lt;authors&gt;&lt;author&gt;DiGiacomo, Michelle&lt;/author&gt;&lt;author&gt;Davidson, Patricia M.&lt;/author&gt;&lt;author&gt;Abbott, Penelope A.&lt;/author&gt;&lt;author&gt;Davison, Joyce&lt;/author&gt;&lt;author&gt;Moore, Louise&lt;/author&gt;&lt;author&gt;Thompson, Sandra C.&lt;/author&gt;&lt;/authors&gt;&lt;/contributors&gt;&lt;titles&gt;&lt;title&gt;Smoking Cessation in Indigenous Populations of Australia, New Zealand, Canada, and the United States: Elements of Effective Interventions&lt;/title&gt;&lt;secondary-title&gt;International Journal of Environmental Research and Public Health&lt;/secondary-title&gt;&lt;/titles&gt;&lt;periodical&gt;&lt;full-title&gt;International Journal of Environmental Research and Public Health&lt;/full-title&gt;&lt;/periodical&gt;&lt;pages&gt;388-410&lt;/pages&gt;&lt;volume&gt;8&lt;/volume&gt;&lt;number&gt;2&lt;/number&gt;&lt;dates&gt;&lt;year&gt;2011&lt;/year&gt;&lt;/dates&gt;&lt;isbn&gt;1660-4601&lt;/isbn&gt;&lt;accession-num&gt;doi:10.3390/ijerph8020388&lt;/accession-num&gt;&lt;urls&gt;&lt;related-urls&gt;&lt;url&gt;https://www.mdpi.com/1660-4601/8/2/388&lt;/url&gt;&lt;/related-urls&gt;&lt;/urls&gt;&lt;/record&gt;&lt;/Cite&gt;&lt;/EndNote&gt;</w:instrText>
      </w:r>
      <w:r w:rsidR="004F4963">
        <w:rPr>
          <w:lang w:eastAsia="en-GB"/>
        </w:rPr>
        <w:fldChar w:fldCharType="separate"/>
      </w:r>
      <w:r w:rsidR="004F4963">
        <w:rPr>
          <w:noProof/>
          <w:lang w:eastAsia="en-GB"/>
        </w:rPr>
        <w:t>(DiGiacomo et al., 2011)</w:t>
      </w:r>
      <w:r w:rsidR="004F4963">
        <w:rPr>
          <w:lang w:eastAsia="en-GB"/>
        </w:rPr>
        <w:fldChar w:fldCharType="end"/>
      </w:r>
      <w:r w:rsidR="004F4963">
        <w:rPr>
          <w:lang w:eastAsia="en-GB"/>
        </w:rPr>
        <w:t xml:space="preserve"> found a paucity of tailored cessation interventions, exacerbating entrenched inequities. Hollinsworth </w:t>
      </w:r>
      <w:r w:rsidR="004F4963">
        <w:rPr>
          <w:lang w:eastAsia="en-GB"/>
        </w:rPr>
        <w:fldChar w:fldCharType="begin"/>
      </w:r>
      <w:r w:rsidR="004F4963">
        <w:rPr>
          <w:lang w:eastAsia="en-GB"/>
        </w:rPr>
        <w:instrText xml:space="preserve"> ADDIN EN.CITE &lt;EndNote&gt;&lt;Cite ExcludeAuth="1"&gt;&lt;Author&gt;Hollinsworth&lt;/Author&gt;&lt;Year&gt;2013&lt;/Year&gt;&lt;RecNum&gt;7645&lt;/RecNum&gt;&lt;DisplayText&gt;(2013)&lt;/DisplayText&gt;&lt;record&gt;&lt;rec-number&gt;7645&lt;/rec-number&gt;&lt;foreign-keys&gt;&lt;key app="EN" db-id="z5zt2wtf3v0zfye5d51p0wsg5twxfttez20r" timestamp="1641753078"&gt;7645&lt;/key&gt;&lt;/foreign-keys&gt;&lt;ref-type name="Journal Article"&gt;17&lt;/ref-type&gt;&lt;contributors&gt;&lt;authors&gt;&lt;author&gt;Hollinsworth, David&lt;/author&gt;&lt;/authors&gt;&lt;/contributors&gt;&lt;titles&gt;&lt;title&gt;Decolonizing Indigenous disability in Australia&lt;/title&gt;&lt;secondary-title&gt;Disability &amp;amp; Society&lt;/secondary-title&gt;&lt;/titles&gt;&lt;periodical&gt;&lt;full-title&gt;Disability &amp;amp; Society&lt;/full-title&gt;&lt;/periodical&gt;&lt;pages&gt;601-615&lt;/pages&gt;&lt;volume&gt;28&lt;/volume&gt;&lt;number&gt;5&lt;/number&gt;&lt;dates&gt;&lt;year&gt;2013&lt;/year&gt;&lt;pub-dates&gt;&lt;date&gt;2013/07/01&lt;/date&gt;&lt;/pub-dates&gt;&lt;/dates&gt;&lt;publisher&gt;Routledge&lt;/publisher&gt;&lt;isbn&gt;0968-7599&lt;/isbn&gt;&lt;urls&gt;&lt;related-urls&gt;&lt;url&gt;https://doi.org/10.1080/09687599.2012.717879&lt;/url&gt;&lt;/related-urls&gt;&lt;/urls&gt;&lt;electronic-resource-num&gt;10.1080/09687599.2012.717879&lt;/electronic-resource-num&gt;&lt;/record&gt;&lt;/Cite&gt;&lt;/EndNote&gt;</w:instrText>
      </w:r>
      <w:r w:rsidR="004F4963">
        <w:rPr>
          <w:lang w:eastAsia="en-GB"/>
        </w:rPr>
        <w:fldChar w:fldCharType="separate"/>
      </w:r>
      <w:r w:rsidR="004F4963">
        <w:rPr>
          <w:noProof/>
          <w:lang w:eastAsia="en-GB"/>
        </w:rPr>
        <w:t>(2013)</w:t>
      </w:r>
      <w:r w:rsidR="004F4963">
        <w:rPr>
          <w:lang w:eastAsia="en-GB"/>
        </w:rPr>
        <w:fldChar w:fldCharType="end"/>
      </w:r>
      <w:r w:rsidR="004F4963">
        <w:rPr>
          <w:lang w:eastAsia="en-GB"/>
        </w:rPr>
        <w:t xml:space="preserve"> noted that for Australian indigenous peoples, these disparities are mostly ignored by health policy and authorities, such that their elimination requires analyses of </w:t>
      </w:r>
      <w:r w:rsidR="006624C8">
        <w:rPr>
          <w:lang w:eastAsia="en-GB"/>
        </w:rPr>
        <w:t>colonization</w:t>
      </w:r>
      <w:r w:rsidR="004F4963">
        <w:rPr>
          <w:lang w:eastAsia="en-GB"/>
        </w:rPr>
        <w:t xml:space="preserve">, intergenerational racism and intersectionality with other oppressions. </w:t>
      </w:r>
      <w:r w:rsidR="006624C8">
        <w:rPr>
          <w:lang w:eastAsia="en-GB"/>
        </w:rPr>
        <w:t>Colonization</w:t>
      </w:r>
      <w:r w:rsidR="004F4963">
        <w:rPr>
          <w:lang w:eastAsia="en-GB"/>
        </w:rPr>
        <w:t xml:space="preserve">, intersectionality and neoliberalism are also called out by Stienstra </w:t>
      </w:r>
      <w:r w:rsidR="004F4963">
        <w:rPr>
          <w:lang w:eastAsia="en-GB"/>
        </w:rPr>
        <w:fldChar w:fldCharType="begin"/>
      </w:r>
      <w:r w:rsidR="004F4963">
        <w:rPr>
          <w:lang w:eastAsia="en-GB"/>
        </w:rPr>
        <w:instrText xml:space="preserve"> ADDIN EN.CITE &lt;EndNote&gt;&lt;Cite ExcludeAuth="1"&gt;&lt;Author&gt;Stienstra&lt;/Author&gt;&lt;Year&gt;2018&lt;/Year&gt;&lt;RecNum&gt;7646&lt;/RecNum&gt;&lt;DisplayText&gt;(2018)&lt;/DisplayText&gt;&lt;record&gt;&lt;rec-number&gt;7646&lt;/rec-number&gt;&lt;foreign-keys&gt;&lt;key app="EN" db-id="z5zt2wtf3v0zfye5d51p0wsg5twxfttez20r" timestamp="1641753189"&gt;7646&lt;/key&gt;&lt;/foreign-keys&gt;&lt;ref-type name="Journal Article"&gt;17&lt;/ref-type&gt;&lt;contributors&gt;&lt;authors&gt;&lt;author&gt;Stienstra, Deborah&lt;/author&gt;&lt;/authors&gt;&lt;/contributors&gt;&lt;titles&gt;&lt;title&gt;Canadian Disability Policies in a World of Inequalities&lt;/title&gt;&lt;secondary-title&gt;Societies&lt;/secondary-title&gt;&lt;/titles&gt;&lt;periodical&gt;&lt;full-title&gt;Societies&lt;/full-title&gt;&lt;/periodical&gt;&lt;pages&gt;36&lt;/pages&gt;&lt;volume&gt;8&lt;/volume&gt;&lt;number&gt;2&lt;/number&gt;&lt;dates&gt;&lt;year&gt;2018&lt;/year&gt;&lt;/dates&gt;&lt;isbn&gt;2075-4698&lt;/isbn&gt;&lt;accession-num&gt;doi:10.3390/soc8020036&lt;/accession-num&gt;&lt;urls&gt;&lt;related-urls&gt;&lt;url&gt;https://www.mdpi.com/2075-4698/8/2/36&lt;/url&gt;&lt;/related-urls&gt;&lt;/urls&gt;&lt;/record&gt;&lt;/Cite&gt;&lt;/EndNote&gt;</w:instrText>
      </w:r>
      <w:r w:rsidR="004F4963">
        <w:rPr>
          <w:lang w:eastAsia="en-GB"/>
        </w:rPr>
        <w:fldChar w:fldCharType="separate"/>
      </w:r>
      <w:r w:rsidR="004F4963">
        <w:rPr>
          <w:noProof/>
          <w:lang w:eastAsia="en-GB"/>
        </w:rPr>
        <w:t>(2018)</w:t>
      </w:r>
      <w:r w:rsidR="004F4963">
        <w:rPr>
          <w:lang w:eastAsia="en-GB"/>
        </w:rPr>
        <w:fldChar w:fldCharType="end"/>
      </w:r>
      <w:r w:rsidR="004F4963">
        <w:rPr>
          <w:lang w:eastAsia="en-GB"/>
        </w:rPr>
        <w:t xml:space="preserve"> who argues that even </w:t>
      </w:r>
      <w:r w:rsidR="006624C8">
        <w:rPr>
          <w:lang w:eastAsia="en-GB"/>
        </w:rPr>
        <w:t>recognized</w:t>
      </w:r>
      <w:r w:rsidR="004F4963">
        <w:rPr>
          <w:lang w:eastAsia="en-GB"/>
        </w:rPr>
        <w:t xml:space="preserve"> human rights provisions in policy, are insufficient to ensure indigenous inclusion in the Canadian setting. The </w:t>
      </w:r>
      <w:r w:rsidR="006624C8">
        <w:rPr>
          <w:lang w:eastAsia="en-GB"/>
        </w:rPr>
        <w:t>marginalization</w:t>
      </w:r>
      <w:r w:rsidR="004F4963">
        <w:rPr>
          <w:lang w:eastAsia="en-GB"/>
        </w:rPr>
        <w:t xml:space="preserve"> of indigenous ontologies relevant to conditions defined as disability in </w:t>
      </w:r>
      <w:r w:rsidR="006624C8">
        <w:rPr>
          <w:lang w:eastAsia="en-GB"/>
        </w:rPr>
        <w:t>medicalized</w:t>
      </w:r>
      <w:r w:rsidR="004F4963">
        <w:rPr>
          <w:lang w:eastAsia="en-GB"/>
        </w:rPr>
        <w:t xml:space="preserve"> discourses is seen as critical to the suppression of enabling, inclusive indigenous perspectives and thereby, the maintenance of colonial assimilation and harms </w:t>
      </w:r>
      <w:r w:rsidR="004F4963">
        <w:rPr>
          <w:lang w:eastAsia="en-GB"/>
        </w:rPr>
        <w:fldChar w:fldCharType="begin"/>
      </w:r>
      <w:r w:rsidR="004F4963">
        <w:rPr>
          <w:lang w:eastAsia="en-GB"/>
        </w:rPr>
        <w:instrText xml:space="preserve"> ADDIN EN.CITE &lt;EndNote&gt;&lt;Cite&gt;&lt;Author&gt;Ineese-Nash&lt;/Author&gt;&lt;Year&gt;2020&lt;/Year&gt;&lt;RecNum&gt;7647&lt;/RecNum&gt;&lt;DisplayText&gt;(Ineese-Nash, 2020)&lt;/DisplayText&gt;&lt;record&gt;&lt;rec-number&gt;7647&lt;/rec-number&gt;&lt;foreign-keys&gt;&lt;key app="EN" db-id="z5zt2wtf3v0zfye5d51p0wsg5twxfttez20r" timestamp="1641753363"&gt;7647&lt;/key&gt;&lt;/foreign-keys&gt;&lt;ref-type name="Journal Article"&gt;17&lt;/ref-type&gt;&lt;contributors&gt;&lt;authors&gt;&lt;author&gt;Ineese-Nash, Nicole&lt;/author&gt;&lt;/authors&gt;&lt;/contributors&gt;&lt;titles&gt;&lt;title&gt;Disability as a Colonial Construct: The Missing Discourse of Culture in Conceptualizations of Disabled Indigenous Children&lt;/title&gt;&lt;secondary-title&gt;Canadian Journal of Disability Studies&lt;/secondary-title&gt;&lt;/titles&gt;&lt;periodical&gt;&lt;full-title&gt;Canadian Journal of Disability Studies&lt;/full-title&gt;&lt;/periodical&gt;&lt;pages&gt;28-51&lt;/pages&gt;&lt;volume&gt;9&lt;/volume&gt;&lt;number&gt;3&lt;/number&gt;&lt;section&gt;Articles&lt;/section&gt;&lt;dates&gt;&lt;year&gt;2020&lt;/year&gt;&lt;pub-dates&gt;&lt;date&gt;09/26&lt;/date&gt;&lt;/pub-dates&gt;&lt;/dates&gt;&lt;urls&gt;&lt;related-urls&gt;&lt;url&gt;https://cjds.uwaterloo.ca/index.php/cjds/article/view/645&lt;/url&gt;&lt;/related-urls&gt;&lt;/urls&gt;&lt;electronic-resource-num&gt;10.15353/cjds.v9i3.645&lt;/electronic-resource-num&gt;&lt;access-date&gt;2022/01/09&lt;/access-date&gt;&lt;/record&gt;&lt;/Cite&gt;&lt;/EndNote&gt;</w:instrText>
      </w:r>
      <w:r w:rsidR="004F4963">
        <w:rPr>
          <w:lang w:eastAsia="en-GB"/>
        </w:rPr>
        <w:fldChar w:fldCharType="separate"/>
      </w:r>
      <w:r w:rsidR="004F4963">
        <w:rPr>
          <w:noProof/>
          <w:lang w:eastAsia="en-GB"/>
        </w:rPr>
        <w:t>(Ineese-Nash, 2020)</w:t>
      </w:r>
      <w:r w:rsidR="004F4963">
        <w:rPr>
          <w:lang w:eastAsia="en-GB"/>
        </w:rPr>
        <w:fldChar w:fldCharType="end"/>
      </w:r>
      <w:r w:rsidR="004F4963">
        <w:rPr>
          <w:lang w:eastAsia="en-GB"/>
        </w:rPr>
        <w:t>. Dew et al</w:t>
      </w:r>
      <w:r w:rsidR="006624C8">
        <w:rPr>
          <w:lang w:eastAsia="en-GB"/>
        </w:rPr>
        <w:t>.</w:t>
      </w:r>
      <w:r w:rsidR="004F4963">
        <w:rPr>
          <w:lang w:eastAsia="en-GB"/>
        </w:rPr>
        <w:t xml:space="preserve"> </w:t>
      </w:r>
      <w:r w:rsidR="004F4963">
        <w:rPr>
          <w:lang w:eastAsia="en-GB"/>
        </w:rPr>
        <w:fldChar w:fldCharType="begin"/>
      </w:r>
      <w:r w:rsidR="004F4963">
        <w:rPr>
          <w:lang w:eastAsia="en-GB"/>
        </w:rPr>
        <w:instrText xml:space="preserve"> ADDIN EN.CITE &lt;EndNote&gt;&lt;Cite ExcludeAuth="1"&gt;&lt;Author&gt;Dew&lt;/Author&gt;&lt;Year&gt;2020&lt;/Year&gt;&lt;RecNum&gt;7591&lt;/RecNum&gt;&lt;DisplayText&gt;(2020)&lt;/DisplayText&gt;&lt;record&gt;&lt;rec-number&gt;7591&lt;/rec-number&gt;&lt;foreign-keys&gt;&lt;key app="EN" db-id="z5zt2wtf3v0zfye5d51p0wsg5twxfttez20r" timestamp="1639166154"&gt;7591&lt;/key&gt;&lt;/foreign-keys&gt;&lt;ref-type name="Journal Article"&gt;17&lt;/ref-type&gt;&lt;contributors&gt;&lt;authors&gt;&lt;author&gt;Dew, Angela&lt;/author&gt;&lt;author&gt;Barton, Rebecca&lt;/author&gt;&lt;author&gt;Gilroy, John&lt;/author&gt;&lt;author&gt;Ryall, Lee&lt;/author&gt;&lt;author&gt;Lincoln, Michelle&lt;/author&gt;&lt;author&gt;Jensen, Heather&lt;/author&gt;&lt;author&gt;Flood, Vicki&lt;/author&gt;&lt;author&gt;Taylor, Kerry&lt;/author&gt;&lt;author&gt;McCrae, Kim&lt;/author&gt;&lt;/authors&gt;&lt;/contributors&gt;&lt;titles&gt;&lt;title&gt;Importance of Land, family and culture for a good life: Remote Aboriginal people with disability and carers&lt;/title&gt;&lt;secondary-title&gt;Australian Journal of Social Issues (John Wiley &amp;amp; Sons, Inc. )&lt;/secondary-title&gt;&lt;/titles&gt;&lt;periodical&gt;&lt;full-title&gt;Australian Journal of Social Issues (John Wiley &amp;amp; Sons, Inc. )&lt;/full-title&gt;&lt;/periodical&gt;&lt;pages&gt;418-438&lt;/pages&gt;&lt;volume&gt;55&lt;/volume&gt;&lt;number&gt;4&lt;/number&gt;&lt;keywords&gt;&lt;keyword&gt;INDIGENOUS peoples&lt;/keyword&gt;&lt;keyword&gt;PEOPLE with disabilities&lt;/keyword&gt;&lt;keyword&gt;FAMILY traditions&lt;/keyword&gt;&lt;keyword&gt;POOR people&lt;/keyword&gt;&lt;keyword&gt;INDIGENOUS children&lt;/keyword&gt;&lt;keyword&gt;CULTURAL activities&lt;/keyword&gt;&lt;keyword&gt;AUSTRALIA&lt;/keyword&gt;&lt;/keywords&gt;&lt;dates&gt;&lt;year&gt;2020&lt;/year&gt;&lt;pub-dates&gt;&lt;date&gt;12//&lt;/date&gt;&lt;/pub-dates&gt;&lt;/dates&gt;&lt;publisher&gt;John Wiley &amp;amp; Sons, Inc.&lt;/publisher&gt;&lt;isbn&gt;01576321&lt;/isbn&gt;&lt;accession-num&gt;147580773&lt;/accession-num&gt;&lt;work-type&gt;Article&lt;/work-type&gt;&lt;urls&gt;&lt;related-urls&gt;&lt;url&gt;https://ezproxy.aut.ac.nz/login?url=https://search.ebscohost.com/login.aspx?direct=true&amp;amp;site=eds-live&amp;amp;db=anh&amp;amp;AN=147580773&lt;/url&gt;&lt;/related-urls&gt;&lt;/urls&gt;&lt;electronic-resource-num&gt;10.1002/ajs4.96&lt;/electronic-resource-num&gt;&lt;remote-database-name&gt;anh&lt;/remote-database-name&gt;&lt;remote-database-provider&gt;EBSCOhost&lt;/remote-database-provider&gt;&lt;/record&gt;&lt;/Cite&gt;&lt;/EndNote&gt;</w:instrText>
      </w:r>
      <w:r w:rsidR="004F4963">
        <w:rPr>
          <w:lang w:eastAsia="en-GB"/>
        </w:rPr>
        <w:fldChar w:fldCharType="separate"/>
      </w:r>
      <w:r w:rsidR="004F4963">
        <w:rPr>
          <w:noProof/>
          <w:lang w:eastAsia="en-GB"/>
        </w:rPr>
        <w:t>(2020)</w:t>
      </w:r>
      <w:r w:rsidR="004F4963">
        <w:rPr>
          <w:lang w:eastAsia="en-GB"/>
        </w:rPr>
        <w:fldChar w:fldCharType="end"/>
      </w:r>
      <w:r w:rsidR="004F4963">
        <w:rPr>
          <w:lang w:eastAsia="en-GB"/>
        </w:rPr>
        <w:t xml:space="preserve"> in their study of Anangu people with disabilities found being connected to lands, and family, sharing and working together were essential to well-being.</w:t>
      </w:r>
    </w:p>
    <w:p w14:paraId="1BBF325F" w14:textId="6115D86E" w:rsidR="004F4963" w:rsidRDefault="004F4963" w:rsidP="004F4963">
      <w:pPr>
        <w:spacing w:line="480" w:lineRule="auto"/>
        <w:rPr>
          <w:lang w:eastAsia="en-GB"/>
        </w:rPr>
      </w:pPr>
      <w:r>
        <w:rPr>
          <w:lang w:eastAsia="en-GB"/>
        </w:rPr>
        <w:t xml:space="preserve">The </w:t>
      </w:r>
      <w:r w:rsidRPr="000D49F2">
        <w:rPr>
          <w:lang w:eastAsia="en-GB"/>
        </w:rPr>
        <w:t xml:space="preserve">point of difference between Aotearoa and other settler-colonial countries </w:t>
      </w:r>
      <w:r>
        <w:rPr>
          <w:lang w:eastAsia="en-GB"/>
        </w:rPr>
        <w:t>in relation to Indigenous health is our</w:t>
      </w:r>
      <w:r w:rsidRPr="000D49F2">
        <w:rPr>
          <w:lang w:eastAsia="en-GB"/>
        </w:rPr>
        <w:t xml:space="preserve"> foundational document</w:t>
      </w:r>
      <w:r>
        <w:rPr>
          <w:i/>
          <w:iCs/>
          <w:lang w:eastAsia="en-GB"/>
        </w:rPr>
        <w:t xml:space="preserve"> </w:t>
      </w:r>
      <w:proofErr w:type="spellStart"/>
      <w:r w:rsidRPr="00747C5D">
        <w:rPr>
          <w:lang w:eastAsia="en-GB"/>
        </w:rPr>
        <w:t>Te</w:t>
      </w:r>
      <w:proofErr w:type="spellEnd"/>
      <w:r w:rsidRPr="00747C5D">
        <w:rPr>
          <w:lang w:eastAsia="en-GB"/>
        </w:rPr>
        <w:t xml:space="preserve"> </w:t>
      </w:r>
      <w:proofErr w:type="spellStart"/>
      <w:r w:rsidRPr="00747C5D">
        <w:rPr>
          <w:lang w:eastAsia="en-GB"/>
        </w:rPr>
        <w:t>Tiriti</w:t>
      </w:r>
      <w:proofErr w:type="spellEnd"/>
      <w:r w:rsidRPr="00747C5D">
        <w:rPr>
          <w:lang w:eastAsia="en-GB"/>
        </w:rPr>
        <w:t xml:space="preserve"> o Waitangi</w:t>
      </w:r>
      <w:r>
        <w:rPr>
          <w:lang w:eastAsia="en-GB"/>
        </w:rPr>
        <w:t xml:space="preserve">. </w:t>
      </w:r>
      <w:proofErr w:type="spellStart"/>
      <w:r>
        <w:rPr>
          <w:lang w:eastAsia="en-GB"/>
        </w:rPr>
        <w:t>Te</w:t>
      </w:r>
      <w:proofErr w:type="spellEnd"/>
      <w:r>
        <w:rPr>
          <w:lang w:eastAsia="en-GB"/>
        </w:rPr>
        <w:t xml:space="preserve"> </w:t>
      </w:r>
      <w:proofErr w:type="spellStart"/>
      <w:r>
        <w:rPr>
          <w:lang w:eastAsia="en-GB"/>
        </w:rPr>
        <w:t>Tiriti</w:t>
      </w:r>
      <w:proofErr w:type="spellEnd"/>
      <w:r>
        <w:rPr>
          <w:lang w:eastAsia="en-GB"/>
        </w:rPr>
        <w:t xml:space="preserve"> </w:t>
      </w:r>
      <w:r w:rsidR="006624C8">
        <w:rPr>
          <w:lang w:eastAsia="en-GB"/>
        </w:rPr>
        <w:t xml:space="preserve">was </w:t>
      </w:r>
      <w:r>
        <w:rPr>
          <w:lang w:eastAsia="en-GB"/>
        </w:rPr>
        <w:t xml:space="preserve">negotiated between the British Crown and Māori </w:t>
      </w:r>
      <w:proofErr w:type="spellStart"/>
      <w:r>
        <w:rPr>
          <w:lang w:eastAsia="en-GB"/>
        </w:rPr>
        <w:t>rangatira</w:t>
      </w:r>
      <w:proofErr w:type="spellEnd"/>
      <w:r>
        <w:rPr>
          <w:lang w:eastAsia="en-GB"/>
        </w:rPr>
        <w:t xml:space="preserve"> (chiefs) </w:t>
      </w:r>
      <w:r w:rsidR="006624C8">
        <w:rPr>
          <w:lang w:eastAsia="en-GB"/>
        </w:rPr>
        <w:t xml:space="preserve">and </w:t>
      </w:r>
      <w:r>
        <w:rPr>
          <w:lang w:eastAsia="en-GB"/>
        </w:rPr>
        <w:t xml:space="preserve">reaffirmed Māori sovereignty, granted limited governance to the British to mind their people and granted Māori </w:t>
      </w:r>
      <w:r>
        <w:rPr>
          <w:lang w:eastAsia="en-GB"/>
        </w:rPr>
        <w:lastRenderedPageBreak/>
        <w:t xml:space="preserve">the same rights and privileges as British subjects </w:t>
      </w:r>
      <w:r>
        <w:rPr>
          <w:lang w:eastAsia="en-GB"/>
        </w:rPr>
        <w:fldChar w:fldCharType="begin"/>
      </w:r>
      <w:r>
        <w:rPr>
          <w:lang w:eastAsia="en-GB"/>
        </w:rPr>
        <w:instrText xml:space="preserve"> ADDIN EN.CITE &lt;EndNote&gt;&lt;Cite&gt;&lt;Author&gt;Berghan&lt;/Author&gt;&lt;Year&gt;2017&lt;/Year&gt;&lt;RecNum&gt;6025&lt;/RecNum&gt;&lt;DisplayText&gt;(Berghan et al., 2017)&lt;/DisplayText&gt;&lt;record&gt;&lt;rec-number&gt;6025&lt;/rec-number&gt;&lt;foreign-keys&gt;&lt;key app="EN" db-id="z5zt2wtf3v0zfye5d51p0wsg5twxfttez20r" timestamp="1493127537"&gt;6025&lt;/key&gt;&lt;/foreign-keys&gt;&lt;ref-type name="Book"&gt;6&lt;/ref-type&gt;&lt;contributors&gt;&lt;authors&gt;&lt;author&gt;Berghan, G&lt;/author&gt;&lt;author&gt;Came, H&lt;/author&gt;&lt;author&gt;Doole, C&lt;/author&gt;&lt;author&gt;Coupe, N&lt;/author&gt;&lt;author&gt;Fay, Jonathan&lt;/author&gt;&lt;author&gt;McCreanor, Tim&lt;/author&gt;&lt;author&gt;Simpson, Trevor&lt;/author&gt;&lt;/authors&gt;&lt;/contributors&gt;&lt;titles&gt;&lt;title&gt;Te Tiriti-based practice in health promotion&lt;/title&gt;&lt;/titles&gt;&lt;dates&gt;&lt;year&gt;2017&lt;/year&gt;&lt;/dates&gt;&lt;pub-location&gt;Auckland, New Zealand&lt;/pub-location&gt;&lt;publisher&gt;STIR: Stop Institutional Racism&lt;/publisher&gt;&lt;urls&gt;&lt;/urls&gt;&lt;/record&gt;&lt;/Cite&gt;&lt;/EndNote&gt;</w:instrText>
      </w:r>
      <w:r>
        <w:rPr>
          <w:lang w:eastAsia="en-GB"/>
        </w:rPr>
        <w:fldChar w:fldCharType="separate"/>
      </w:r>
      <w:r>
        <w:rPr>
          <w:noProof/>
          <w:lang w:eastAsia="en-GB"/>
        </w:rPr>
        <w:t>(Berghan et al., 2017)</w:t>
      </w:r>
      <w:r>
        <w:rPr>
          <w:lang w:eastAsia="en-GB"/>
        </w:rPr>
        <w:fldChar w:fldCharType="end"/>
      </w:r>
      <w:r>
        <w:rPr>
          <w:lang w:eastAsia="en-GB"/>
        </w:rPr>
        <w:t>. This social contract lies at the heart of the relationship between Māori and non-Māori</w:t>
      </w:r>
      <w:r w:rsidR="006624C8">
        <w:rPr>
          <w:lang w:eastAsia="en-GB"/>
        </w:rPr>
        <w:t>,</w:t>
      </w:r>
      <w:r>
        <w:rPr>
          <w:lang w:eastAsia="en-GB"/>
        </w:rPr>
        <w:t xml:space="preserve"> and its protection of Māori health and wellbeing is embedded within health legislation and policy.</w:t>
      </w:r>
    </w:p>
    <w:p w14:paraId="10FC2561" w14:textId="41929CE3" w:rsidR="004F4963" w:rsidRDefault="004F4963" w:rsidP="004F4963">
      <w:pPr>
        <w:spacing w:line="480" w:lineRule="auto"/>
        <w:rPr>
          <w:lang w:eastAsia="en-GB"/>
        </w:rPr>
      </w:pPr>
      <w:r>
        <w:rPr>
          <w:lang w:eastAsia="en-GB"/>
        </w:rPr>
        <w:t>Given the enduring ethnic inequities in disability within Aotearoa</w:t>
      </w:r>
      <w:r w:rsidR="006624C8">
        <w:rPr>
          <w:lang w:eastAsia="en-GB"/>
        </w:rPr>
        <w:t>,</w:t>
      </w:r>
      <w:r>
        <w:rPr>
          <w:lang w:eastAsia="en-GB"/>
        </w:rPr>
        <w:t xml:space="preserve"> it seems likely that the protections of </w:t>
      </w:r>
      <w:proofErr w:type="spellStart"/>
      <w:r>
        <w:rPr>
          <w:lang w:eastAsia="en-GB"/>
        </w:rPr>
        <w:t>Te</w:t>
      </w:r>
      <w:proofErr w:type="spellEnd"/>
      <w:r>
        <w:rPr>
          <w:lang w:eastAsia="en-GB"/>
        </w:rPr>
        <w:t xml:space="preserve"> </w:t>
      </w:r>
      <w:proofErr w:type="spellStart"/>
      <w:r>
        <w:rPr>
          <w:lang w:eastAsia="en-GB"/>
        </w:rPr>
        <w:t>Tiriti</w:t>
      </w:r>
      <w:proofErr w:type="spellEnd"/>
      <w:r>
        <w:rPr>
          <w:lang w:eastAsia="en-GB"/>
        </w:rPr>
        <w:t xml:space="preserve"> have not historically been upheld. Given </w:t>
      </w:r>
      <w:r w:rsidR="00431E85">
        <w:rPr>
          <w:lang w:eastAsia="en-GB"/>
        </w:rPr>
        <w:t xml:space="preserve">that </w:t>
      </w:r>
      <w:r>
        <w:rPr>
          <w:lang w:eastAsia="en-GB"/>
        </w:rPr>
        <w:t xml:space="preserve">the Waitangi Tribunal, a permanent independent commission of inquiry into alleged breaches of </w:t>
      </w:r>
      <w:proofErr w:type="spellStart"/>
      <w:r>
        <w:rPr>
          <w:lang w:eastAsia="en-GB"/>
        </w:rPr>
        <w:t>te</w:t>
      </w:r>
      <w:proofErr w:type="spellEnd"/>
      <w:r>
        <w:rPr>
          <w:lang w:eastAsia="en-GB"/>
        </w:rPr>
        <w:t xml:space="preserve"> </w:t>
      </w:r>
      <w:proofErr w:type="spellStart"/>
      <w:r>
        <w:rPr>
          <w:lang w:eastAsia="en-GB"/>
        </w:rPr>
        <w:t>Tiriti</w:t>
      </w:r>
      <w:proofErr w:type="spellEnd"/>
      <w:r>
        <w:rPr>
          <w:lang w:eastAsia="en-GB"/>
        </w:rPr>
        <w:t xml:space="preserve">, is currently investigating the health sector through WAI 2575 </w:t>
      </w:r>
      <w:r>
        <w:rPr>
          <w:lang w:eastAsia="en-GB"/>
        </w:rPr>
        <w:fldChar w:fldCharType="begin"/>
      </w:r>
      <w:r>
        <w:rPr>
          <w:lang w:eastAsia="en-GB"/>
        </w:rPr>
        <w:instrText xml:space="preserve"> ADDIN EN.CITE &lt;EndNote&gt;&lt;Cite&gt;&lt;Author&gt;Waitangi Tribunal&lt;/Author&gt;&lt;Year&gt;2019&lt;/Year&gt;&lt;RecNum&gt;6892&lt;/RecNum&gt;&lt;DisplayText&gt;(Waitangi Tribunal, 2019)&lt;/DisplayText&gt;&lt;record&gt;&lt;rec-number&gt;6892&lt;/rec-number&gt;&lt;foreign-keys&gt;&lt;key app="EN" db-id="z5zt2wtf3v0zfye5d51p0wsg5twxfttez20r" timestamp="1562527718"&gt;6892&lt;/key&gt;&lt;/foreign-keys&gt;&lt;ref-type name="Book"&gt;6&lt;/ref-type&gt;&lt;contributors&gt;&lt;authors&gt;&lt;author&gt;Waitangi Tribunal,&lt;/author&gt;&lt;/authors&gt;&lt;/contributors&gt;&lt;titles&gt;&lt;title&gt;Hauora: Report on stage one of the health services and outcomes kaupapa inquiry&lt;/title&gt;&lt;/titles&gt;&lt;dates&gt;&lt;year&gt;2019&lt;/year&gt;&lt;/dates&gt;&lt;pub-location&gt;Wellington, New Zealand&lt;/pub-location&gt;&lt;publisher&gt;Author&lt;/publisher&gt;&lt;urls&gt;&lt;/urls&gt;&lt;/record&gt;&lt;/Cite&gt;&lt;/EndNote&gt;</w:instrText>
      </w:r>
      <w:r>
        <w:rPr>
          <w:lang w:eastAsia="en-GB"/>
        </w:rPr>
        <w:fldChar w:fldCharType="separate"/>
      </w:r>
      <w:r>
        <w:rPr>
          <w:noProof/>
          <w:lang w:eastAsia="en-GB"/>
        </w:rPr>
        <w:t>(Waitangi Tribunal, 2019)</w:t>
      </w:r>
      <w:r>
        <w:rPr>
          <w:lang w:eastAsia="en-GB"/>
        </w:rPr>
        <w:fldChar w:fldCharType="end"/>
      </w:r>
      <w:r w:rsidR="00431E85">
        <w:rPr>
          <w:lang w:eastAsia="en-GB"/>
        </w:rPr>
        <w:t>,</w:t>
      </w:r>
      <w:r>
        <w:rPr>
          <w:lang w:eastAsia="en-GB"/>
        </w:rPr>
        <w:t xml:space="preserve"> it seemed timely to review disability policy. In this paper</w:t>
      </w:r>
      <w:r w:rsidR="00431E85">
        <w:rPr>
          <w:lang w:eastAsia="en-GB"/>
        </w:rPr>
        <w:t>,</w:t>
      </w:r>
      <w:r>
        <w:rPr>
          <w:lang w:eastAsia="en-GB"/>
        </w:rPr>
        <w:t xml:space="preserve"> the authors use a novel methodology Critical </w:t>
      </w:r>
      <w:proofErr w:type="spellStart"/>
      <w:r>
        <w:rPr>
          <w:lang w:eastAsia="en-GB"/>
        </w:rPr>
        <w:t>Tiriti</w:t>
      </w:r>
      <w:proofErr w:type="spellEnd"/>
      <w:r>
        <w:rPr>
          <w:lang w:eastAsia="en-GB"/>
        </w:rPr>
        <w:t xml:space="preserve"> Analysis to review the NZDS to test its compliance with </w:t>
      </w:r>
      <w:proofErr w:type="spellStart"/>
      <w:r>
        <w:rPr>
          <w:lang w:eastAsia="en-GB"/>
        </w:rPr>
        <w:t>Te</w:t>
      </w:r>
      <w:proofErr w:type="spellEnd"/>
      <w:r>
        <w:rPr>
          <w:lang w:eastAsia="en-GB"/>
        </w:rPr>
        <w:t xml:space="preserve"> </w:t>
      </w:r>
      <w:proofErr w:type="spellStart"/>
      <w:r>
        <w:rPr>
          <w:lang w:eastAsia="en-GB"/>
        </w:rPr>
        <w:t>Tiriti</w:t>
      </w:r>
      <w:proofErr w:type="spellEnd"/>
      <w:r>
        <w:rPr>
          <w:lang w:eastAsia="en-GB"/>
        </w:rPr>
        <w:t xml:space="preserve">. We expect such an examination will be of interest to others working in settler-colonial contexts interested in strengthening engagement and commitment to Indigenous health. </w:t>
      </w:r>
    </w:p>
    <w:p w14:paraId="3432BCED" w14:textId="77777777" w:rsidR="004F4963" w:rsidRPr="00FC47B4" w:rsidRDefault="004F4963" w:rsidP="004F4963">
      <w:pPr>
        <w:pStyle w:val="Heading1"/>
        <w:spacing w:line="480" w:lineRule="auto"/>
      </w:pPr>
      <w:r w:rsidRPr="00FC47B4">
        <w:t>Method</w:t>
      </w:r>
    </w:p>
    <w:p w14:paraId="523A3156" w14:textId="46F44130" w:rsidR="004F4963" w:rsidRDefault="004F4963" w:rsidP="00431E85">
      <w:pPr>
        <w:spacing w:line="480" w:lineRule="auto"/>
        <w:rPr>
          <w:lang w:eastAsia="en-GB"/>
        </w:rPr>
      </w:pPr>
      <w:r>
        <w:rPr>
          <w:lang w:eastAsia="en-GB"/>
        </w:rPr>
        <w:t xml:space="preserve">We have selected the </w:t>
      </w:r>
      <w:r w:rsidRPr="00FE5FFD">
        <w:rPr>
          <w:lang w:eastAsia="en-GB"/>
        </w:rPr>
        <w:t>NZDS</w:t>
      </w:r>
      <w:r>
        <w:rPr>
          <w:lang w:eastAsia="en-GB"/>
        </w:rPr>
        <w:t xml:space="preserve"> to review as it is the current peak disability strategy in Aotearoa. The Strategy was developed in 2016 under a conservative coalition government. There was inconsistent engagement with </w:t>
      </w:r>
      <w:proofErr w:type="spellStart"/>
      <w:r>
        <w:rPr>
          <w:lang w:eastAsia="en-GB"/>
        </w:rPr>
        <w:t>te</w:t>
      </w:r>
      <w:proofErr w:type="spellEnd"/>
      <w:r>
        <w:rPr>
          <w:lang w:eastAsia="en-GB"/>
        </w:rPr>
        <w:t xml:space="preserve"> </w:t>
      </w:r>
      <w:proofErr w:type="spellStart"/>
      <w:r>
        <w:rPr>
          <w:lang w:eastAsia="en-GB"/>
        </w:rPr>
        <w:t>Tiriti</w:t>
      </w:r>
      <w:proofErr w:type="spellEnd"/>
      <w:r>
        <w:rPr>
          <w:lang w:eastAsia="en-GB"/>
        </w:rPr>
        <w:t xml:space="preserve"> and Māori health within public policy at that time </w:t>
      </w:r>
      <w:r>
        <w:rPr>
          <w:lang w:eastAsia="en-GB"/>
        </w:rPr>
        <w:fldChar w:fldCharType="begin"/>
      </w:r>
      <w:r>
        <w:rPr>
          <w:lang w:eastAsia="en-GB"/>
        </w:rPr>
        <w:instrText xml:space="preserve"> ADDIN EN.CITE &lt;EndNote&gt;&lt;Cite&gt;&lt;Author&gt;Came&lt;/Author&gt;&lt;Year&gt;2018&lt;/Year&gt;&lt;RecNum&gt;6187&lt;/RecNum&gt;&lt;DisplayText&gt;(Came et al., 2018; H Came et al., 2019)&lt;/DisplayText&gt;&lt;record&gt;&lt;rec-number&gt;6187&lt;/rec-number&gt;&lt;foreign-keys&gt;&lt;key app="EN" db-id="z5zt2wtf3v0zfye5d51p0wsg5twxfttez20r" timestamp="1498848978"&gt;6187&lt;/key&gt;&lt;/foreign-keys&gt;&lt;ref-type name="Journal Article"&gt;17&lt;/ref-type&gt;&lt;contributors&gt;&lt;authors&gt;&lt;author&gt;Came, H&lt;/author&gt;&lt;author&gt;Cornes, R&lt;/author&gt;&lt;author&gt;McCreanor, T&lt;/author&gt;&lt;/authors&gt;&lt;/contributors&gt;&lt;titles&gt;&lt;title&gt;Treaty of Waitangi in New Zealand public health policy 2006-2016 &lt;/title&gt;&lt;secondary-title&gt;New Zealand Medical Journal&lt;/secondary-title&gt;&lt;/titles&gt;&lt;periodical&gt;&lt;full-title&gt;New Zealand Medical Journal&lt;/full-title&gt;&lt;/periodical&gt;&lt;pages&gt;32-27&lt;/pages&gt;&lt;volume&gt;131&lt;/volume&gt;&lt;number&gt;1469&lt;/number&gt;&lt;dates&gt;&lt;year&gt;2018&lt;/year&gt;&lt;/dates&gt;&lt;urls&gt;&lt;/urls&gt;&lt;/record&gt;&lt;/Cite&gt;&lt;Cite&gt;&lt;Author&gt;Came&lt;/Author&gt;&lt;Year&gt;2019&lt;/Year&gt;&lt;RecNum&gt;6951&lt;/RecNum&gt;&lt;record&gt;&lt;rec-number&gt;6951&lt;/rec-number&gt;&lt;foreign-keys&gt;&lt;key app="EN" db-id="z5zt2wtf3v0zfye5d51p0wsg5twxfttez20r" timestamp="1573117419"&gt;6951&lt;/key&gt;&lt;/foreign-keys&gt;&lt;ref-type name="Journal Article"&gt;17&lt;/ref-type&gt;&lt;contributors&gt;&lt;authors&gt;&lt;author&gt;Came, H&lt;/author&gt;&lt;author&gt;Herbert, S&lt;/author&gt;&lt;author&gt;McCreanor, T&lt;/author&gt;&lt;/authors&gt;&lt;/contributors&gt;&lt;titles&gt;&lt;title&gt;Representations of Māori in colonial health policy in Aotearoa from 2006-2016: a barrier to the pursuit of health equity&lt;/title&gt;&lt;secondary-title&gt;Critical Public Health&lt;/secondary-title&gt;&lt;/titles&gt;&lt;periodical&gt;&lt;full-title&gt;Critical Public Health&lt;/full-title&gt;&lt;/periodical&gt;&lt;pages&gt;1-11&lt;/pages&gt;&lt;dates&gt;&lt;year&gt;2019&lt;/year&gt;&lt;/dates&gt;&lt;publisher&gt;Taylor &amp;amp; Francis&lt;/publisher&gt;&lt;isbn&gt;0958-1596&lt;/isbn&gt;&lt;urls&gt;&lt;related-urls&gt;&lt;url&gt;https://doi.org/10.1080/09581596.2019.1686461&lt;/url&gt;&lt;url&gt;https://www.tandfonline.com/doi/full/10.1080/09581596.2019.1686461&lt;/url&gt;&lt;/related-urls&gt;&lt;/urls&gt;&lt;electronic-resource-num&gt;10.1080/09581596.2019.1686461&lt;/electronic-resource-num&gt;&lt;/record&gt;&lt;/Cite&gt;&lt;/EndNote&gt;</w:instrText>
      </w:r>
      <w:r>
        <w:rPr>
          <w:lang w:eastAsia="en-GB"/>
        </w:rPr>
        <w:fldChar w:fldCharType="separate"/>
      </w:r>
      <w:r>
        <w:rPr>
          <w:noProof/>
          <w:lang w:eastAsia="en-GB"/>
        </w:rPr>
        <w:t>(Came et al., 2018; Came et al., 2019)</w:t>
      </w:r>
      <w:r>
        <w:rPr>
          <w:lang w:eastAsia="en-GB"/>
        </w:rPr>
        <w:fldChar w:fldCharType="end"/>
      </w:r>
      <w:r>
        <w:rPr>
          <w:lang w:eastAsia="en-GB"/>
        </w:rPr>
        <w:t>.</w:t>
      </w:r>
      <w:r w:rsidR="00431E85">
        <w:rPr>
          <w:lang w:eastAsia="en-GB"/>
        </w:rPr>
        <w:t xml:space="preserve"> </w:t>
      </w:r>
      <w:r w:rsidRPr="00FC47B4">
        <w:t xml:space="preserve">We acknowledged the mana (prestige and authority) of those that contributed to, authored and signed-off the </w:t>
      </w:r>
      <w:r>
        <w:t>New Zealand Disability Strategy (</w:t>
      </w:r>
      <w:r w:rsidRPr="00FC47B4">
        <w:t>NZDS</w:t>
      </w:r>
      <w:r>
        <w:t>)</w:t>
      </w:r>
      <w:r w:rsidRPr="00FE5FFD">
        <w:rPr>
          <w:lang w:eastAsia="en-GB"/>
        </w:rPr>
        <w:t xml:space="preserve"> </w:t>
      </w:r>
      <w:r>
        <w:rPr>
          <w:lang w:eastAsia="en-GB"/>
        </w:rPr>
        <w:fldChar w:fldCharType="begin"/>
      </w:r>
      <w:r>
        <w:rPr>
          <w:lang w:eastAsia="en-GB"/>
        </w:rPr>
        <w:instrText xml:space="preserve"> ADDIN EN.CITE &lt;EndNote&gt;&lt;Cite&gt;&lt;Author&gt;Office for Disability Issues&lt;/Author&gt;&lt;Year&gt;2016&lt;/Year&gt;&lt;RecNum&gt;7723&lt;/RecNum&gt;&lt;DisplayText&gt;(Office for Disability Issues, 2016)&lt;/DisplayText&gt;&lt;record&gt;&lt;rec-number&gt;7723&lt;/rec-number&gt;&lt;foreign-keys&gt;&lt;key app="EN" db-id="z5zt2wtf3v0zfye5d51p0wsg5twxfttez20r" timestamp="1647198576"&gt;7723&lt;/key&gt;&lt;/foreign-keys&gt;&lt;ref-type name="Book"&gt;6&lt;/ref-type&gt;&lt;contributors&gt;&lt;authors&gt;&lt;author&gt;Office for Disability Issues,&lt;/author&gt;&lt;/authors&gt;&lt;/contributors&gt;&lt;titles&gt;&lt;title&gt;New Zealand disability strategy 2016-2026&lt;/title&gt;&lt;/titles&gt;&lt;dates&gt;&lt;year&gt;2016&lt;/year&gt;&lt;/dates&gt;&lt;pub-location&gt;Wellington, New Zealand&lt;/pub-location&gt;&lt;publisher&gt;Author&lt;/publisher&gt;&lt;urls&gt;&lt;/urls&gt;&lt;/record&gt;&lt;/Cite&gt;&lt;/EndNote&gt;</w:instrText>
      </w:r>
      <w:r>
        <w:rPr>
          <w:lang w:eastAsia="en-GB"/>
        </w:rPr>
        <w:fldChar w:fldCharType="separate"/>
      </w:r>
      <w:r>
        <w:rPr>
          <w:noProof/>
          <w:lang w:eastAsia="en-GB"/>
        </w:rPr>
        <w:t>(Office for Disability Issues, 2016)</w:t>
      </w:r>
      <w:r>
        <w:rPr>
          <w:lang w:eastAsia="en-GB"/>
        </w:rPr>
        <w:fldChar w:fldCharType="end"/>
      </w:r>
      <w:r w:rsidRPr="00FC47B4">
        <w:t xml:space="preserve">. We </w:t>
      </w:r>
      <w:r w:rsidR="00431E85" w:rsidRPr="00FC47B4">
        <w:t>recognize</w:t>
      </w:r>
      <w:r w:rsidRPr="00FC47B4">
        <w:t xml:space="preserve"> that this critique only addresses what is written on the page and does not capture the complex dynamics of good will and good intentions. The authors are Māori and non-Māori critical scholars</w:t>
      </w:r>
      <w:r>
        <w:t xml:space="preserve"> and</w:t>
      </w:r>
      <w:r w:rsidRPr="00FC47B4">
        <w:t xml:space="preserve"> </w:t>
      </w:r>
      <w:r>
        <w:t xml:space="preserve">temporarily able-bodied allies interested in </w:t>
      </w:r>
      <w:r w:rsidRPr="00FC47B4">
        <w:t>strengthen</w:t>
      </w:r>
      <w:r>
        <w:t>ing</w:t>
      </w:r>
      <w:r w:rsidRPr="00FC47B4">
        <w:t xml:space="preserve"> health policy, enhanc</w:t>
      </w:r>
      <w:r>
        <w:t>ing</w:t>
      </w:r>
      <w:r w:rsidRPr="00FC47B4">
        <w:t xml:space="preserve"> equity and </w:t>
      </w:r>
      <w:proofErr w:type="spellStart"/>
      <w:r w:rsidRPr="00FC47B4">
        <w:t>te</w:t>
      </w:r>
      <w:proofErr w:type="spellEnd"/>
      <w:r w:rsidRPr="00FC47B4">
        <w:t xml:space="preserve"> </w:t>
      </w:r>
      <w:proofErr w:type="spellStart"/>
      <w:r w:rsidRPr="00FC47B4">
        <w:t>Tiriti</w:t>
      </w:r>
      <w:proofErr w:type="spellEnd"/>
      <w:r w:rsidRPr="00FC47B4">
        <w:t xml:space="preserve"> compliance. </w:t>
      </w:r>
    </w:p>
    <w:p w14:paraId="1D838A02" w14:textId="43B4C88D" w:rsidR="004F4963" w:rsidRPr="00822F28" w:rsidRDefault="004F4963" w:rsidP="004F4963">
      <w:pPr>
        <w:spacing w:line="480" w:lineRule="auto"/>
      </w:pPr>
      <w:r w:rsidRPr="00822F28">
        <w:t xml:space="preserve">We choose to use Critical </w:t>
      </w:r>
      <w:proofErr w:type="spellStart"/>
      <w:r w:rsidRPr="00822F28">
        <w:t>Tiriti</w:t>
      </w:r>
      <w:proofErr w:type="spellEnd"/>
      <w:r w:rsidRPr="00822F28">
        <w:t xml:space="preserve"> Analysis (CTA) developed by </w:t>
      </w:r>
      <w:r>
        <w:t xml:space="preserve">Came, O’Sullivan and </w:t>
      </w:r>
      <w:proofErr w:type="spellStart"/>
      <w:r>
        <w:lastRenderedPageBreak/>
        <w:t>McCreanor</w:t>
      </w:r>
      <w:proofErr w:type="spellEnd"/>
      <w:r>
        <w:t xml:space="preserve"> </w:t>
      </w:r>
      <w:r>
        <w:fldChar w:fldCharType="begin"/>
      </w:r>
      <w:r>
        <w:instrText xml:space="preserve"> ADDIN EN.CITE &lt;EndNote&gt;&lt;Cite ExcludeAuth="1"&gt;&lt;Author&gt;Came&lt;/Author&gt;&lt;Year&gt;2020&lt;/Year&gt;&lt;RecNum&gt;6730&lt;/RecNum&gt;&lt;DisplayText&gt;(2020)&lt;/DisplayText&gt;&lt;record&gt;&lt;rec-number&gt;6730&lt;/rec-number&gt;&lt;foreign-keys&gt;&lt;key app="EN" db-id="z5zt2wtf3v0zfye5d51p0wsg5twxfttez20r" timestamp="1548716403"&gt;6730&lt;/key&gt;&lt;/foreign-keys&gt;&lt;ref-type name="Journal Article"&gt;17&lt;/ref-type&gt;&lt;contributors&gt;&lt;authors&gt;&lt;author&gt;Came, H,&lt;/author&gt;&lt;author&gt;O&amp;apos;Sullivan, Dominic&lt;/author&gt;&lt;author&gt;McCreanor, T&lt;/author&gt;&lt;/authors&gt;&lt;/contributors&gt;&lt;titles&gt;&lt;title&gt;Introducing Critical Tiriti Analysis through a retrospective review of the New Zealand Primary Health Care Strategy &lt;/title&gt;&lt;secondary-title&gt;Ethnicities&lt;/secondary-title&gt;&lt;/titles&gt;&lt;periodical&gt;&lt;full-title&gt;Ethnicities&lt;/full-title&gt;&lt;/periodical&gt;&lt;pages&gt;434-456&lt;/pages&gt;&lt;volume&gt;20&lt;/volume&gt;&lt;number&gt;3&lt;/number&gt;&lt;dates&gt;&lt;year&gt;2020&lt;/year&gt;&lt;/dates&gt;&lt;urls&gt;&lt;related-urls&gt;&lt;url&gt;https://journals.sagepub.com/doi/10.1177/1468796819896466&lt;/url&gt;&lt;/related-urls&gt;&lt;/urls&gt;&lt;electronic-resource-num&gt;10.1177/1468796819896466&lt;/electronic-resource-num&gt;&lt;/record&gt;&lt;/Cite&gt;&lt;/EndNote&gt;</w:instrText>
      </w:r>
      <w:r>
        <w:fldChar w:fldCharType="separate"/>
      </w:r>
      <w:r>
        <w:rPr>
          <w:noProof/>
        </w:rPr>
        <w:t>(2020)</w:t>
      </w:r>
      <w:r>
        <w:fldChar w:fldCharType="end"/>
      </w:r>
      <w:r w:rsidR="00431E85">
        <w:t xml:space="preserve"> </w:t>
      </w:r>
      <w:r w:rsidRPr="00822F28">
        <w:t xml:space="preserve">as a critical policy analysis tool to determine whether NZDS is compliant with </w:t>
      </w:r>
      <w:proofErr w:type="spellStart"/>
      <w:r w:rsidRPr="00822F28">
        <w:t>Te</w:t>
      </w:r>
      <w:proofErr w:type="spellEnd"/>
      <w:r w:rsidRPr="00822F28">
        <w:t xml:space="preserve"> </w:t>
      </w:r>
      <w:proofErr w:type="spellStart"/>
      <w:r w:rsidRPr="00822F28">
        <w:t>Tiriti</w:t>
      </w:r>
      <w:proofErr w:type="spellEnd"/>
      <w:r w:rsidRPr="00822F28">
        <w:t xml:space="preserve"> o Waitangi. It was developed in response to the experience of giving evidence before the Waitangi Tribunal. As per other completed CTAs </w:t>
      </w:r>
      <w:r>
        <w:fldChar w:fldCharType="begin">
          <w:fldData xml:space="preserve">PEVuZE5vdGU+PENpdGU+PEF1dGhvcj5DYW1lPC9BdXRob3I+PFllYXI+MjAyMTwvWWVhcj48UmVj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</w:fldData>
        </w:fldChar>
      </w:r>
      <w:r>
        <w:instrText xml:space="preserve"> ADDIN EN.CITE </w:instrText>
      </w:r>
      <w:r>
        <w:fldChar w:fldCharType="begin">
          <w:fldData xml:space="preserve">PEVuZE5vdGU+PENpdGU+PEF1dGhvcj5DYW1lPC9BdXRob3I+PFllYXI+MjAyMTwvWWVhcj48UmVj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</w:fldData>
        </w:fldChar>
      </w:r>
      <w:r>
        <w:instrText xml:space="preserve"> ADDIN EN.CITE.DATA </w:instrText>
      </w:r>
      <w:r>
        <w:fldChar w:fldCharType="end"/>
      </w:r>
      <w:r>
        <w:fldChar w:fldCharType="separate"/>
      </w:r>
      <w:r>
        <w:rPr>
          <w:noProof/>
        </w:rPr>
        <w:t>(Came &amp; Kidd, 2020; Came, Kidd, et al., 2020; Came et al., 2021; Goza et al., 2021; Kidd et al., 2021; O’Sullivan et al., 2021; Rae et al., 2022)</w:t>
      </w:r>
      <w:r>
        <w:fldChar w:fldCharType="end"/>
      </w:r>
      <w:r w:rsidR="00431E85">
        <w:t>,</w:t>
      </w:r>
      <w:r w:rsidRPr="00822F28">
        <w:t xml:space="preserve"> we used a five-phase system.</w:t>
      </w:r>
    </w:p>
    <w:p w14:paraId="5A52396E" w14:textId="097E8ED6" w:rsidR="004F4963" w:rsidRPr="00822F28" w:rsidRDefault="004F4963" w:rsidP="004F4963">
      <w:pPr>
        <w:spacing w:line="480" w:lineRule="auto"/>
      </w:pPr>
      <w:r w:rsidRPr="00822F28">
        <w:t xml:space="preserve">In the initial orientation phase, we conducted a high-level review of the NZDS in relation to language, cultural epistemology, priorities and how the policy engages with </w:t>
      </w:r>
      <w:proofErr w:type="spellStart"/>
      <w:r>
        <w:t>T</w:t>
      </w:r>
      <w:r w:rsidRPr="00B96E82">
        <w:t>e</w:t>
      </w:r>
      <w:proofErr w:type="spellEnd"/>
      <w:r w:rsidRPr="00B96E82">
        <w:t xml:space="preserve"> </w:t>
      </w:r>
      <w:proofErr w:type="spellStart"/>
      <w:r w:rsidRPr="00B96E82">
        <w:t>Tiriti</w:t>
      </w:r>
      <w:proofErr w:type="spellEnd"/>
      <w:r w:rsidRPr="00B96E82">
        <w:t xml:space="preserve"> o Waitangi, the Treaty of </w:t>
      </w:r>
      <w:proofErr w:type="gramStart"/>
      <w:r w:rsidRPr="00B96E82">
        <w:t>Waitangi</w:t>
      </w:r>
      <w:proofErr w:type="gramEnd"/>
      <w:r w:rsidRPr="00B96E82">
        <w:t xml:space="preserve"> and the Treaty principles. In the second clo</w:t>
      </w:r>
      <w:r w:rsidRPr="00822F28">
        <w:t>se examination phase</w:t>
      </w:r>
      <w:r w:rsidR="00431E85">
        <w:t>,</w:t>
      </w:r>
      <w:r w:rsidRPr="00822F28">
        <w:t xml:space="preserve"> we reviewed evidence of how the Strategy engaged with the elements of the Māori text, preamble, </w:t>
      </w:r>
      <w:proofErr w:type="spellStart"/>
      <w:r w:rsidRPr="00822F28">
        <w:t>kāwanatanga</w:t>
      </w:r>
      <w:proofErr w:type="spellEnd"/>
      <w:r w:rsidRPr="00822F28">
        <w:t xml:space="preserve">, </w:t>
      </w:r>
      <w:proofErr w:type="spellStart"/>
      <w:r w:rsidRPr="00822F28">
        <w:t>tino</w:t>
      </w:r>
      <w:proofErr w:type="spellEnd"/>
      <w:r w:rsidRPr="00822F28">
        <w:t xml:space="preserve"> rangatiratanga, </w:t>
      </w:r>
      <w:proofErr w:type="spellStart"/>
      <w:r w:rsidRPr="00822F28">
        <w:t>ōritetanga</w:t>
      </w:r>
      <w:proofErr w:type="spellEnd"/>
      <w:r w:rsidRPr="00822F28">
        <w:t xml:space="preserve">, </w:t>
      </w:r>
      <w:proofErr w:type="spellStart"/>
      <w:r w:rsidRPr="00822F28">
        <w:t>wairuatanga</w:t>
      </w:r>
      <w:proofErr w:type="spellEnd"/>
      <w:r w:rsidRPr="00822F28">
        <w:t xml:space="preserve">. This involved looking at statements of values, </w:t>
      </w:r>
      <w:proofErr w:type="gramStart"/>
      <w:r w:rsidRPr="00822F28">
        <w:t>intent</w:t>
      </w:r>
      <w:proofErr w:type="gramEnd"/>
      <w:r w:rsidRPr="00822F28">
        <w:t xml:space="preserve"> and the detail available about the process of the Strategy’s development. </w:t>
      </w:r>
    </w:p>
    <w:p w14:paraId="1F720E79" w14:textId="69EC51F4" w:rsidR="004F4963" w:rsidRPr="00822F28" w:rsidRDefault="004F4963" w:rsidP="004F4963">
      <w:pPr>
        <w:spacing w:after="0" w:line="480" w:lineRule="auto"/>
      </w:pPr>
      <w:r w:rsidRPr="00822F28">
        <w:t>In the third phase</w:t>
      </w:r>
      <w:r w:rsidR="00431E85">
        <w:t>,</w:t>
      </w:r>
      <w:r w:rsidRPr="00822F28">
        <w:t xml:space="preserve"> we </w:t>
      </w:r>
      <w:proofErr w:type="gramStart"/>
      <w:r w:rsidRPr="00822F28">
        <w:t>made a determination</w:t>
      </w:r>
      <w:proofErr w:type="gramEnd"/>
      <w:r w:rsidRPr="00822F28">
        <w:t xml:space="preserve"> of whether the policy aligned to a set of</w:t>
      </w:r>
      <w:r>
        <w:t xml:space="preserve"> </w:t>
      </w:r>
      <w:proofErr w:type="spellStart"/>
      <w:r w:rsidRPr="00B96E82">
        <w:rPr>
          <w:i/>
          <w:iCs/>
        </w:rPr>
        <w:t>Te</w:t>
      </w:r>
      <w:proofErr w:type="spellEnd"/>
      <w:r w:rsidRPr="00B96E82">
        <w:rPr>
          <w:i/>
          <w:iCs/>
        </w:rPr>
        <w:t xml:space="preserve"> </w:t>
      </w:r>
      <w:proofErr w:type="spellStart"/>
      <w:r w:rsidRPr="00B96E82">
        <w:rPr>
          <w:i/>
          <w:iCs/>
        </w:rPr>
        <w:t>Tiriti</w:t>
      </w:r>
      <w:proofErr w:type="spellEnd"/>
      <w:r w:rsidRPr="00822F28">
        <w:t xml:space="preserve"> indicators. We applied the CTA assessing criteria consistently with previous </w:t>
      </w:r>
      <w:r>
        <w:t>CTAs</w:t>
      </w:r>
      <w:r w:rsidR="00431E85">
        <w:t>:</w:t>
      </w:r>
    </w:p>
    <w:p w14:paraId="75A205CE" w14:textId="40AFB948" w:rsidR="004F4963" w:rsidRPr="00822F28" w:rsidRDefault="004F4963" w:rsidP="00431E85">
      <w:pPr>
        <w:pStyle w:val="ListParagraph"/>
        <w:numPr>
          <w:ilvl w:val="0"/>
          <w:numId w:val="1"/>
        </w:numPr>
        <w:spacing w:after="0" w:line="480" w:lineRule="auto"/>
      </w:pPr>
      <w:r w:rsidRPr="00822F28">
        <w:t>Poor – The policy substantially failed to transparently address the indicator.</w:t>
      </w:r>
    </w:p>
    <w:p w14:paraId="63C5A579" w14:textId="01A81EE4" w:rsidR="004F4963" w:rsidRPr="00822F28" w:rsidRDefault="004F4963" w:rsidP="00431E85">
      <w:pPr>
        <w:pStyle w:val="ListParagraph"/>
        <w:numPr>
          <w:ilvl w:val="0"/>
          <w:numId w:val="1"/>
        </w:numPr>
        <w:spacing w:after="0" w:line="480" w:lineRule="auto"/>
      </w:pPr>
      <w:r w:rsidRPr="00822F28">
        <w:t>Fair – The policy had vague engagement with the indicator.</w:t>
      </w:r>
    </w:p>
    <w:p w14:paraId="3069F3B1" w14:textId="3C1C22D0" w:rsidR="004F4963" w:rsidRPr="00822F28" w:rsidRDefault="004F4963" w:rsidP="00431E85">
      <w:pPr>
        <w:pStyle w:val="ListParagraph"/>
        <w:numPr>
          <w:ilvl w:val="0"/>
          <w:numId w:val="1"/>
        </w:numPr>
        <w:spacing w:after="0" w:line="480" w:lineRule="auto"/>
      </w:pPr>
      <w:r w:rsidRPr="00822F28">
        <w:t>Good – The policy deliberately and consciously addressed the criteria.</w:t>
      </w:r>
    </w:p>
    <w:p w14:paraId="565422FC" w14:textId="14AE1FFA" w:rsidR="004F4963" w:rsidRPr="00822F28" w:rsidRDefault="004F4963" w:rsidP="00431E85">
      <w:pPr>
        <w:pStyle w:val="ListParagraph"/>
        <w:numPr>
          <w:ilvl w:val="0"/>
          <w:numId w:val="1"/>
        </w:numPr>
        <w:spacing w:after="0" w:line="480" w:lineRule="auto"/>
      </w:pPr>
      <w:r w:rsidRPr="00822F28">
        <w:t>Excellent – The policy clearly achieved the indicator.</w:t>
      </w:r>
    </w:p>
    <w:p w14:paraId="4664FB10" w14:textId="5A578092" w:rsidR="004F4963" w:rsidRPr="00822F28" w:rsidRDefault="004F4963" w:rsidP="00431E85">
      <w:pPr>
        <w:spacing w:line="480" w:lineRule="auto"/>
      </w:pPr>
      <w:r w:rsidRPr="00822F28">
        <w:t>The fourth phase focuses on what could be strengthened in the reviewed policy and the fifth phase is a final Māori assessment of the overall policy.</w:t>
      </w:r>
      <w:r w:rsidR="00431E85">
        <w:t xml:space="preserve"> </w:t>
      </w:r>
      <w:r w:rsidRPr="00822F28">
        <w:t xml:space="preserve">The CTA was undertaken by several authors who negotiated a consensus interpretation and assessment. </w:t>
      </w:r>
      <w:r>
        <w:t>This</w:t>
      </w:r>
      <w:r w:rsidRPr="00822F28">
        <w:t xml:space="preserve"> collaboration enabled assumptions and biases to be challenged and new understandings reached.</w:t>
      </w:r>
    </w:p>
    <w:p w14:paraId="2B007326" w14:textId="77777777" w:rsidR="004F4963" w:rsidRPr="00822F28" w:rsidRDefault="004F4963" w:rsidP="004F4963">
      <w:pPr>
        <w:pStyle w:val="Heading1"/>
        <w:spacing w:line="480" w:lineRule="auto"/>
      </w:pPr>
      <w:r w:rsidRPr="00822F28">
        <w:lastRenderedPageBreak/>
        <w:t>Results</w:t>
      </w:r>
    </w:p>
    <w:p w14:paraId="4B4E4694" w14:textId="77777777" w:rsidR="004F4963" w:rsidRPr="00822F28" w:rsidRDefault="004F4963" w:rsidP="004F4963">
      <w:pPr>
        <w:pStyle w:val="Heading2"/>
        <w:spacing w:line="480" w:lineRule="auto"/>
      </w:pPr>
      <w:r w:rsidRPr="00822F28">
        <w:t>Phase One: Orientation</w:t>
      </w:r>
    </w:p>
    <w:p w14:paraId="14F68A70" w14:textId="2A10F394" w:rsidR="004F4963" w:rsidRPr="006D41A6" w:rsidRDefault="004F4963" w:rsidP="004F4963">
      <w:pPr>
        <w:spacing w:line="480" w:lineRule="auto"/>
      </w:pPr>
      <w:r w:rsidRPr="006D41A6">
        <w:t xml:space="preserve">Our phase one review found NZDS strongly reflected a Western epistemologies and world view in its structure. There is however a stated commitment to weaving Māori world views through the implementation of the Strategy. The importance of </w:t>
      </w:r>
      <w:proofErr w:type="spellStart"/>
      <w:r w:rsidRPr="006D41A6">
        <w:t>Te</w:t>
      </w:r>
      <w:proofErr w:type="spellEnd"/>
      <w:r w:rsidRPr="006D41A6">
        <w:t xml:space="preserve"> </w:t>
      </w:r>
      <w:proofErr w:type="spellStart"/>
      <w:r w:rsidRPr="006D41A6">
        <w:t>Reo</w:t>
      </w:r>
      <w:proofErr w:type="spellEnd"/>
      <w:r w:rsidRPr="006D41A6">
        <w:t xml:space="preserve"> (Māori language) is affirmed and Māori terms such as </w:t>
      </w:r>
      <w:proofErr w:type="spellStart"/>
      <w:r w:rsidRPr="006D41A6">
        <w:t>whānau</w:t>
      </w:r>
      <w:proofErr w:type="spellEnd"/>
      <w:r w:rsidRPr="006D41A6">
        <w:t xml:space="preserve"> (meaning extended family) are used throughout the Strategy. A </w:t>
      </w:r>
      <w:proofErr w:type="spellStart"/>
      <w:r w:rsidRPr="006D41A6">
        <w:t>whakataukī</w:t>
      </w:r>
      <w:proofErr w:type="spellEnd"/>
      <w:r w:rsidRPr="006D41A6">
        <w:t xml:space="preserve"> (Māori proverbs) is included within the strategy</w:t>
      </w:r>
      <w:r w:rsidR="00431E85">
        <w:t>,</w:t>
      </w:r>
      <w:r w:rsidRPr="006D41A6">
        <w:t xml:space="preserve"> and there is solitary reference to </w:t>
      </w:r>
      <w:proofErr w:type="spellStart"/>
      <w:r w:rsidRPr="006D41A6">
        <w:t>kōhanga</w:t>
      </w:r>
      <w:proofErr w:type="spellEnd"/>
      <w:r w:rsidRPr="006D41A6">
        <w:t xml:space="preserve"> </w:t>
      </w:r>
      <w:proofErr w:type="spellStart"/>
      <w:r w:rsidRPr="006D41A6">
        <w:t>reo</w:t>
      </w:r>
      <w:proofErr w:type="spellEnd"/>
      <w:r w:rsidRPr="006D41A6">
        <w:t xml:space="preserve"> and </w:t>
      </w:r>
      <w:proofErr w:type="spellStart"/>
      <w:r w:rsidRPr="006D41A6">
        <w:t>kura</w:t>
      </w:r>
      <w:proofErr w:type="spellEnd"/>
      <w:r w:rsidRPr="006D41A6">
        <w:t xml:space="preserve"> </w:t>
      </w:r>
      <w:proofErr w:type="spellStart"/>
      <w:r w:rsidRPr="006D41A6">
        <w:t>kaupapa</w:t>
      </w:r>
      <w:proofErr w:type="spellEnd"/>
      <w:r w:rsidRPr="006D41A6">
        <w:t xml:space="preserve"> Māori (types of Māori immersion schools). </w:t>
      </w:r>
    </w:p>
    <w:p w14:paraId="4646502D" w14:textId="0DF4D609" w:rsidR="004F4963" w:rsidRPr="006D41A6" w:rsidRDefault="004F4963" w:rsidP="005E4C1F">
      <w:pPr>
        <w:spacing w:after="0" w:line="480" w:lineRule="auto"/>
      </w:pPr>
      <w:r w:rsidRPr="006D41A6">
        <w:t>The NZDS</w:t>
      </w:r>
      <w:r>
        <w:t xml:space="preserve"> </w:t>
      </w:r>
      <w:r>
        <w:fldChar w:fldCharType="begin"/>
      </w:r>
      <w:r>
        <w:instrText xml:space="preserve"> ADDIN EN.CITE &lt;EndNote&gt;&lt;Cite&gt;&lt;Author&gt;Office for Disability Issues&lt;/Author&gt;&lt;Year&gt;2016&lt;/Year&gt;&lt;RecNum&gt;7723&lt;/RecNum&gt;&lt;DisplayText&gt;(Office for Disability Issues, 2016)&lt;/DisplayText&gt;&lt;record&gt;&lt;rec-number&gt;7723&lt;/rec-number&gt;&lt;foreign-keys&gt;&lt;key app="EN" db-id="z5zt2wtf3v0zfye5d51p0wsg5twxfttez20r" timestamp="1647198576"&gt;7723&lt;/key&gt;&lt;/foreign-keys&gt;&lt;ref-type name="Book"&gt;6&lt;/ref-type&gt;&lt;contributors&gt;&lt;authors&gt;&lt;author&gt;Office for Disability Issues,&lt;/author&gt;&lt;/authors&gt;&lt;/contributors&gt;&lt;titles&gt;&lt;title&gt;New Zealand disability strategy 2016-2026&lt;/title&gt;&lt;/titles&gt;&lt;dates&gt;&lt;year&gt;2016&lt;/year&gt;&lt;/dates&gt;&lt;pub-location&gt;Wellington, New Zealand&lt;/pub-location&gt;&lt;publisher&gt;Author&lt;/publisher&gt;&lt;urls&gt;&lt;/urls&gt;&lt;/record&gt;&lt;/Cite&gt;&lt;/EndNote&gt;</w:instrText>
      </w:r>
      <w:r>
        <w:fldChar w:fldCharType="separate"/>
      </w:r>
      <w:r>
        <w:rPr>
          <w:noProof/>
        </w:rPr>
        <w:t>(Office for Disability Issues, 2016)</w:t>
      </w:r>
      <w:r>
        <w:fldChar w:fldCharType="end"/>
      </w:r>
      <w:r w:rsidRPr="006D41A6">
        <w:t xml:space="preserve"> has a strong inclusive universal orientation </w:t>
      </w:r>
      <w:r w:rsidR="00431E85" w:rsidRPr="006D41A6">
        <w:t>focusing</w:t>
      </w:r>
      <w:r w:rsidRPr="006D41A6">
        <w:t xml:space="preserve"> on achieving equal opportunity for all New Zealanders.</w:t>
      </w:r>
      <w:r w:rsidR="00431E85">
        <w:t xml:space="preserve"> </w:t>
      </w:r>
      <w:r w:rsidRPr="006D41A6">
        <w:t>It states “…</w:t>
      </w:r>
      <w:r w:rsidRPr="006D41A6">
        <w:rPr>
          <w:u w:val="single"/>
        </w:rPr>
        <w:t>all</w:t>
      </w:r>
      <w:r w:rsidRPr="006D41A6">
        <w:t xml:space="preserve"> of our community is visible, acknowledged and respected on an equal basis…”</w:t>
      </w:r>
      <w:r w:rsidR="00431E85">
        <w:t xml:space="preserve"> </w:t>
      </w:r>
      <w:r w:rsidRPr="006D41A6">
        <w:t xml:space="preserve">Neither the overall framework for the strategy nor the priority eight-outcome areas therefore make explicit mention of </w:t>
      </w:r>
      <w:r w:rsidR="00431E85" w:rsidRPr="006D41A6">
        <w:t>prioritizing</w:t>
      </w:r>
      <w:r w:rsidRPr="006D41A6">
        <w:t xml:space="preserve"> Māori health.</w:t>
      </w:r>
    </w:p>
    <w:p w14:paraId="127EB800" w14:textId="77777777" w:rsidR="004F4963" w:rsidRPr="006D41A6" w:rsidRDefault="004F4963" w:rsidP="004F4963">
      <w:pPr>
        <w:spacing w:line="480" w:lineRule="auto"/>
      </w:pPr>
      <w:r w:rsidRPr="006D41A6">
        <w:t xml:space="preserve">The Strategy consistently refers to </w:t>
      </w:r>
      <w:proofErr w:type="spellStart"/>
      <w:r w:rsidRPr="00605A85">
        <w:t>Te</w:t>
      </w:r>
      <w:proofErr w:type="spellEnd"/>
      <w:r w:rsidRPr="00605A85">
        <w:t xml:space="preserve"> </w:t>
      </w:r>
      <w:proofErr w:type="spellStart"/>
      <w:r w:rsidRPr="00605A85">
        <w:t>Tiriti</w:t>
      </w:r>
      <w:proofErr w:type="spellEnd"/>
      <w:r w:rsidRPr="00605A85">
        <w:t xml:space="preserve"> o Waitangi the Māori text as the founding document of New Zealand. </w:t>
      </w:r>
      <w:proofErr w:type="spellStart"/>
      <w:r w:rsidRPr="00605A85">
        <w:t>Te</w:t>
      </w:r>
      <w:proofErr w:type="spellEnd"/>
      <w:r w:rsidRPr="00605A85">
        <w:t xml:space="preserve"> </w:t>
      </w:r>
      <w:proofErr w:type="spellStart"/>
      <w:r w:rsidRPr="00605A85">
        <w:t>Tiriti</w:t>
      </w:r>
      <w:proofErr w:type="spellEnd"/>
      <w:r w:rsidRPr="00605A85">
        <w:t xml:space="preserve"> is explicitly identified as one of three principles of the Strategy (see figure 1). But when </w:t>
      </w:r>
      <w:proofErr w:type="spellStart"/>
      <w:r w:rsidRPr="00605A85">
        <w:t>te</w:t>
      </w:r>
      <w:proofErr w:type="spellEnd"/>
      <w:r w:rsidRPr="00605A85">
        <w:t xml:space="preserve"> </w:t>
      </w:r>
      <w:proofErr w:type="spellStart"/>
      <w:r w:rsidRPr="00605A85">
        <w:t>Tiriti</w:t>
      </w:r>
      <w:proofErr w:type="spellEnd"/>
      <w:r w:rsidRPr="00605A85">
        <w:t xml:space="preserve"> is addressed</w:t>
      </w:r>
      <w:r w:rsidRPr="006D41A6">
        <w:t xml:space="preserve"> in more detail it refers to the </w:t>
      </w:r>
      <w:r w:rsidRPr="006D41A6">
        <w:rPr>
          <w:noProof/>
        </w:rPr>
        <w:t>Royal Commission on Social Policy</w:t>
      </w:r>
      <w:r>
        <w:rPr>
          <w:noProof/>
        </w:rPr>
        <w:t xml:space="preserve"> </w:t>
      </w:r>
      <w:r>
        <w:rPr>
          <w:noProof/>
        </w:rPr>
        <w:fldChar w:fldCharType="begin"/>
      </w:r>
      <w:r>
        <w:rPr>
          <w:noProof/>
        </w:rPr>
        <w:instrText xml:space="preserve"> ADDIN EN.CITE &lt;EndNote&gt;&lt;Cite ExcludeAuth="1"&gt;&lt;Author&gt;Royal Commission on Social Policy&lt;/Author&gt;&lt;Year&gt;1987&lt;/Year&gt;&lt;RecNum&gt;3814&lt;/RecNum&gt;&lt;DisplayText&gt;(1987)&lt;/DisplayText&gt;&lt;record&gt;&lt;rec-number&gt;3814&lt;/rec-number&gt;&lt;foreign-keys&gt;&lt;key app="EN" db-id="z5zt2wtf3v0zfye5d51p0wsg5twxfttez20r" timestamp="0"&gt;3814&lt;/key&gt;&lt;/foreign-keys&gt;&lt;ref-type name="Report"&gt;27&lt;/ref-type&gt;&lt;contributors&gt;&lt;authors&gt;&lt;author&gt;Royal Commission on Social Policy, .&lt;/author&gt;&lt;/authors&gt;&lt;/contributors&gt;&lt;titles&gt;&lt;title&gt;The Treaty of Waitangi and Social Policy [Discussion booklet number 1]&lt;/title&gt;&lt;/titles&gt;&lt;dates&gt;&lt;year&gt;1987&lt;/year&gt;&lt;/dates&gt;&lt;pub-location&gt;Wellington, New Zealand&lt;/pub-location&gt;&lt;publisher&gt;Author&lt;/publisher&gt;&lt;urls&gt;&lt;/urls&gt;&lt;/record&gt;&lt;/Cite&gt;&lt;/EndNote&gt;</w:instrText>
      </w:r>
      <w:r>
        <w:rPr>
          <w:noProof/>
        </w:rPr>
        <w:fldChar w:fldCharType="separate"/>
      </w:r>
      <w:r>
        <w:rPr>
          <w:noProof/>
        </w:rPr>
        <w:t>(1987)</w:t>
      </w:r>
      <w:r>
        <w:rPr>
          <w:noProof/>
        </w:rPr>
        <w:fldChar w:fldCharType="end"/>
      </w:r>
      <w:r w:rsidRPr="006D41A6">
        <w:t xml:space="preserve"> Treaty principles of partnership, participation and protection. </w:t>
      </w:r>
    </w:p>
    <w:p w14:paraId="22658FD3" w14:textId="2712D5F9" w:rsidR="004F4963" w:rsidRDefault="004F4963" w:rsidP="00431E85">
      <w:pPr>
        <w:spacing w:after="0" w:line="480" w:lineRule="auto"/>
        <w:ind w:firstLine="0"/>
        <w:rPr>
          <w:b/>
          <w:bCs/>
        </w:rPr>
      </w:pPr>
      <w:bookmarkStart w:id="1" w:name="_Hlk38964109"/>
      <w:r w:rsidRPr="006D41A6">
        <w:rPr>
          <w:b/>
          <w:bCs/>
        </w:rPr>
        <w:t xml:space="preserve">Figure 1 </w:t>
      </w:r>
      <w:r w:rsidR="00FF5F47">
        <w:rPr>
          <w:b/>
          <w:bCs/>
        </w:rPr>
        <w:br/>
      </w:r>
      <w:r w:rsidRPr="00FF5F47">
        <w:rPr>
          <w:i/>
          <w:iCs/>
        </w:rPr>
        <w:t>NZDS principles &amp; approaches</w:t>
      </w:r>
      <w:r w:rsidRPr="006D41A6">
        <w:rPr>
          <w:b/>
          <w:bCs/>
        </w:rPr>
        <w:t xml:space="preserve"> </w:t>
      </w:r>
      <w:r w:rsidR="00FF5F47">
        <w:rPr>
          <w:b/>
          <w:bCs/>
        </w:rPr>
        <w:br/>
      </w:r>
      <w:r w:rsidR="00FF5F47" w:rsidRPr="00B55A80">
        <w:rPr>
          <w:noProof/>
        </w:rPr>
        <w:lastRenderedPageBreak/>
        <w:drawing>
          <wp:inline distT="0" distB="0" distL="0" distR="0" wp14:anchorId="501D74E3" wp14:editId="7441440F">
            <wp:extent cx="2590873" cy="3003356"/>
            <wp:effectExtent l="63500" t="12700" r="63500" b="108585"/>
            <wp:docPr id="1" name="Picture 1" descr="The word Principles appears at top.&#10;There are 5 circles with text in them:&#10;-Te Tiriti o Waitangi;&#10;-Convention on the Rights of Persons with Disabilities;&#10;-Ensuring disabled people are involved in decision-making that impacts them;&#10;-A whole-of-life and long-term approach to social investment;&#10;Specific and mainstream supports and services - a twin-track approach&#10;&#10;At the bottom of page the word Approaches app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he word Principles appears at top.&#10;There are 5 circles with text in them:&#10;-Te Tiriti o Waitangi;&#10;-Convention on the Rights of Persons with Disabilities;&#10;-Ensuring disabled people are involved in decision-making that impacts them;&#10;-A whole-of-life and long-term approach to social investment;&#10;Specific and mainstream supports and services - a twin-track approach&#10;&#10;At the bottom of page the word Approaches appears."/>
                    <pic:cNvPicPr/>
                  </pic:nvPicPr>
                  <pic:blipFill>
                    <a:blip r:embed="rId7">
                      <a:biLevel thresh="75000"/>
                      <a:extLst>
                        <a:ext uri="{BEBA8EAE-BF5A-486C-A8C5-ECC9F3942E4B}">
                          <a14:imgProps xmlns:a14="http://schemas.microsoft.com/office/drawing/2010/main">
                            <a14:imgLayer r:embed="rId8">
                              <a14:imgEffect>
                                <a14:saturation sat="0"/>
                              </a14:imgEffect>
                            </a14:imgLayer>
                          </a14:imgProps>
                        </a:ext>
                      </a:extLst>
                    </a:blip>
                    <a:stretch>
                      <a:fillRect/>
                    </a:stretch>
                  </pic:blipFill>
                  <pic:spPr>
                    <a:xfrm>
                      <a:off x="0" y="0"/>
                      <a:ext cx="2680755" cy="3107547"/>
                    </a:xfrm>
                    <a:prstGeom prst="rect">
                      <a:avLst/>
                    </a:prstGeom>
                    <a:ln>
                      <a:solidFill>
                        <a:schemeClr val="tx1">
                          <a:alpha val="75000"/>
                        </a:schemeClr>
                      </a:solidFill>
                    </a:ln>
                    <a:effectLst>
                      <a:outerShdw blurRad="50800" dist="50800" dir="5400000" algn="ctr" rotWithShape="0">
                        <a:schemeClr val="tx1"/>
                      </a:outerShdw>
                    </a:effectLst>
                  </pic:spPr>
                </pic:pic>
              </a:graphicData>
            </a:graphic>
          </wp:inline>
        </w:drawing>
      </w:r>
    </w:p>
    <w:p w14:paraId="18A78288" w14:textId="12676A41" w:rsidR="00FF5F47" w:rsidRPr="006D41A6" w:rsidRDefault="00FF5F47" w:rsidP="00431E85">
      <w:pPr>
        <w:spacing w:after="0" w:line="480" w:lineRule="auto"/>
        <w:ind w:firstLine="0"/>
        <w:rPr>
          <w:b/>
          <w:bCs/>
        </w:rPr>
      </w:pPr>
      <w:r w:rsidRPr="00761D15">
        <w:t>(Office for Disability Issues, 2016, p.16).</w:t>
      </w:r>
      <w:r>
        <w:br/>
      </w:r>
    </w:p>
    <w:bookmarkEnd w:id="1"/>
    <w:p w14:paraId="3D821F52" w14:textId="77777777" w:rsidR="004F4963" w:rsidRPr="006D41A6" w:rsidRDefault="004F4963" w:rsidP="004F4963">
      <w:pPr>
        <w:pStyle w:val="Heading2"/>
        <w:spacing w:line="480" w:lineRule="auto"/>
      </w:pPr>
      <w:r w:rsidRPr="006D41A6">
        <w:t>Phase Two: Close examination</w:t>
      </w:r>
    </w:p>
    <w:p w14:paraId="43F870BE" w14:textId="77777777" w:rsidR="004F4963" w:rsidRPr="006D41A6" w:rsidRDefault="004F4963" w:rsidP="004F4963">
      <w:pPr>
        <w:spacing w:line="480" w:lineRule="auto"/>
      </w:pPr>
      <w:r w:rsidRPr="006D41A6">
        <w:t xml:space="preserve">The second reading involves seeking evidence of engagements with the element of </w:t>
      </w:r>
      <w:proofErr w:type="spellStart"/>
      <w:r>
        <w:t>T</w:t>
      </w:r>
      <w:r w:rsidRPr="006D41A6">
        <w:t>e</w:t>
      </w:r>
      <w:proofErr w:type="spellEnd"/>
      <w:r w:rsidRPr="006D41A6">
        <w:t xml:space="preserve"> </w:t>
      </w:r>
      <w:proofErr w:type="spellStart"/>
      <w:r w:rsidRPr="006D41A6">
        <w:t>Tiriti</w:t>
      </w:r>
      <w:proofErr w:type="spellEnd"/>
      <w:r w:rsidRPr="006D41A6">
        <w:t>.</w:t>
      </w:r>
    </w:p>
    <w:p w14:paraId="2D0A0EB4" w14:textId="77777777" w:rsidR="004F4963" w:rsidRPr="006D41A6" w:rsidRDefault="004F4963" w:rsidP="004F4963">
      <w:pPr>
        <w:pStyle w:val="Heading3"/>
        <w:spacing w:line="480" w:lineRule="auto"/>
      </w:pPr>
      <w:r w:rsidRPr="006D41A6">
        <w:t>Preamble</w:t>
      </w:r>
    </w:p>
    <w:p w14:paraId="75E2D585" w14:textId="771E68A3" w:rsidR="004F4963" w:rsidRPr="006D41A6" w:rsidRDefault="004F4963" w:rsidP="004F4963">
      <w:pPr>
        <w:spacing w:after="0" w:line="480" w:lineRule="auto"/>
      </w:pPr>
      <w:r w:rsidRPr="006D41A6">
        <w:t xml:space="preserve">Within the diversity section Māori are </w:t>
      </w:r>
      <w:r w:rsidR="00303D33" w:rsidRPr="006D41A6">
        <w:t>recognized</w:t>
      </w:r>
      <w:r w:rsidRPr="006D41A6">
        <w:t xml:space="preserve"> as </w:t>
      </w:r>
      <w:proofErr w:type="spellStart"/>
      <w:r w:rsidRPr="006D41A6">
        <w:t>tangata</w:t>
      </w:r>
      <w:proofErr w:type="spellEnd"/>
      <w:r w:rsidRPr="006D41A6">
        <w:t xml:space="preserve"> whenua, as the Indigenous people, the first people of this land. The special relationship between Māori and the Crown is reinforced through a reference to </w:t>
      </w:r>
      <w:proofErr w:type="spellStart"/>
      <w:r w:rsidRPr="00605A85">
        <w:t>Te</w:t>
      </w:r>
      <w:proofErr w:type="spellEnd"/>
      <w:r w:rsidRPr="00605A85">
        <w:t xml:space="preserve"> </w:t>
      </w:r>
      <w:proofErr w:type="spellStart"/>
      <w:r w:rsidRPr="00605A85">
        <w:t>Tiriti</w:t>
      </w:r>
      <w:proofErr w:type="spellEnd"/>
      <w:r w:rsidRPr="00605A85">
        <w:t xml:space="preserve"> o Waitangi</w:t>
      </w:r>
      <w:r w:rsidRPr="006D41A6">
        <w:t xml:space="preserve"> as our founding document. The Strategy </w:t>
      </w:r>
      <w:r w:rsidR="00431E85" w:rsidRPr="006D41A6">
        <w:t>emphasize</w:t>
      </w:r>
      <w:r w:rsidRPr="006D41A6">
        <w:t xml:space="preserve"> the importance of a relationship between Māori and the Crown </w:t>
      </w:r>
      <w:r w:rsidR="00431E85" w:rsidRPr="006D41A6">
        <w:t>characterized</w:t>
      </w:r>
      <w:r w:rsidRPr="006D41A6">
        <w:t xml:space="preserve"> by “…good faith, mutual respect and understanding and shared decision-making” (p</w:t>
      </w:r>
      <w:r w:rsidR="00431E85">
        <w:t xml:space="preserve">. </w:t>
      </w:r>
      <w:r w:rsidRPr="006D41A6">
        <w:t>18).</w:t>
      </w:r>
    </w:p>
    <w:p w14:paraId="1A26501F" w14:textId="77777777" w:rsidR="004F4963" w:rsidRPr="006D41A6" w:rsidRDefault="004F4963" w:rsidP="004F4963">
      <w:pPr>
        <w:spacing w:after="0" w:line="480" w:lineRule="auto"/>
      </w:pPr>
    </w:p>
    <w:p w14:paraId="4ADC7207" w14:textId="77777777" w:rsidR="004F4963" w:rsidRPr="006D41A6" w:rsidRDefault="004F4963" w:rsidP="004F4963">
      <w:pPr>
        <w:pStyle w:val="Heading3"/>
        <w:spacing w:line="480" w:lineRule="auto"/>
      </w:pPr>
      <w:proofErr w:type="spellStart"/>
      <w:r w:rsidRPr="006D41A6">
        <w:t>Kāwanatanga</w:t>
      </w:r>
      <w:proofErr w:type="spellEnd"/>
    </w:p>
    <w:p w14:paraId="060F5C4D" w14:textId="55367C9D" w:rsidR="004F4963" w:rsidRPr="006D41A6" w:rsidRDefault="004F4963" w:rsidP="004F4963">
      <w:pPr>
        <w:spacing w:after="0" w:line="480" w:lineRule="auto"/>
      </w:pPr>
      <w:r w:rsidRPr="006D41A6">
        <w:t xml:space="preserve">There is a commitment in the Strategy to include </w:t>
      </w:r>
      <w:proofErr w:type="spellStart"/>
      <w:r w:rsidRPr="006D41A6">
        <w:t>whānau</w:t>
      </w:r>
      <w:proofErr w:type="spellEnd"/>
      <w:r w:rsidRPr="006D41A6">
        <w:t xml:space="preserve">, </w:t>
      </w:r>
      <w:proofErr w:type="spellStart"/>
      <w:r w:rsidRPr="006D41A6">
        <w:t>hapū</w:t>
      </w:r>
      <w:proofErr w:type="spellEnd"/>
      <w:r w:rsidRPr="006D41A6">
        <w:t xml:space="preserve"> (sub-tribes), iwi </w:t>
      </w:r>
      <w:r w:rsidRPr="006D41A6">
        <w:lastRenderedPageBreak/>
        <w:t>(tribes) and Māori communities “at all levels of decision-making” (p</w:t>
      </w:r>
      <w:r w:rsidR="00431E85">
        <w:t xml:space="preserve">. </w:t>
      </w:r>
      <w:r w:rsidRPr="006D41A6">
        <w:t xml:space="preserve">18). The NZDS was developed through a significant consultation process involving face to face workshops on-line submissions and an expert reference group. It is not clear to what extent Māori engaged in these processes, but the reference group included the perspective of two Māori disabled people. We understand from an insider involved in the development of the Strategy that a bicultural co-governance model was proposed and rejected (Anon personal correspondence, 28 April 2020). In addition, the draft signed off by the expert reference group through a consensus process was later considerably changed by officials after subsequent consultation among Government agencies. </w:t>
      </w:r>
    </w:p>
    <w:p w14:paraId="16549CB7" w14:textId="77777777" w:rsidR="004F4963" w:rsidRPr="006D41A6" w:rsidRDefault="004F4963" w:rsidP="004F4963">
      <w:pPr>
        <w:spacing w:after="0" w:line="480" w:lineRule="auto"/>
        <w:rPr>
          <w:i/>
          <w:iCs/>
        </w:rPr>
      </w:pPr>
      <w:bookmarkStart w:id="2" w:name="_Hlk38964169"/>
    </w:p>
    <w:p w14:paraId="470CC86F" w14:textId="3CE467AB" w:rsidR="004F4963" w:rsidRPr="006D41A6" w:rsidRDefault="004F4963" w:rsidP="00431E85">
      <w:pPr>
        <w:spacing w:after="0" w:line="480" w:lineRule="auto"/>
        <w:ind w:firstLine="0"/>
        <w:rPr>
          <w:b/>
          <w:bCs/>
        </w:rPr>
      </w:pPr>
      <w:r w:rsidRPr="006D41A6">
        <w:rPr>
          <w:b/>
          <w:bCs/>
        </w:rPr>
        <w:t>Figure 2</w:t>
      </w:r>
      <w:r w:rsidR="005E4C1F">
        <w:rPr>
          <w:b/>
          <w:bCs/>
        </w:rPr>
        <w:t xml:space="preserve"> </w:t>
      </w:r>
      <w:r w:rsidR="005E4C1F">
        <w:rPr>
          <w:b/>
          <w:bCs/>
        </w:rPr>
        <w:br/>
      </w:r>
      <w:r w:rsidRPr="005E4C1F">
        <w:rPr>
          <w:i/>
          <w:iCs/>
        </w:rPr>
        <w:t>NZDS Governance &amp; monitoring</w:t>
      </w:r>
      <w:r w:rsidRPr="006D41A6">
        <w:rPr>
          <w:b/>
          <w:bCs/>
        </w:rPr>
        <w:t xml:space="preserve"> </w:t>
      </w:r>
      <w:r w:rsidR="00FF5F47">
        <w:rPr>
          <w:b/>
          <w:bCs/>
        </w:rPr>
        <w:br/>
      </w:r>
      <w:r w:rsidR="00FF5F47" w:rsidRPr="00B55A80">
        <w:rPr>
          <w:noProof/>
        </w:rPr>
        <w:drawing>
          <wp:anchor distT="0" distB="0" distL="114300" distR="114300" simplePos="0" relativeHeight="251659264" behindDoc="0" locked="0" layoutInCell="1" allowOverlap="1" wp14:anchorId="1FDD37E2" wp14:editId="25E7382F">
            <wp:simplePos x="0" y="0"/>
            <wp:positionH relativeFrom="column">
              <wp:posOffset>0</wp:posOffset>
            </wp:positionH>
            <wp:positionV relativeFrom="paragraph">
              <wp:posOffset>716280</wp:posOffset>
            </wp:positionV>
            <wp:extent cx="2953217" cy="3417172"/>
            <wp:effectExtent l="12700" t="12700" r="19050" b="12065"/>
            <wp:wrapSquare wrapText="bothSides"/>
            <wp:docPr id="2" name="Picture 2" descr="Boxed text:&#10;Governance:&#10;• cabinet&#10;• chief executives group on disability issues&#10;• Senior officials group on disability issues&#10;Disabled people's organizations&#10;&#10;Boxed text:&#10;Convention on the rights of personal with disabilities&#10;&#10;Box text:&#10;New Zealand Disability Strategy&#10;&#10;Box text:&#10;Strategy Outcomes Framework&#10;&#10;Box text:&#10;Disability Action Plan&#10;&#10;&#10;Box text:&#10;Independent monitoring:&#10;• Human rights commission&#10;• ombudsman&#10;• convention coalition monitoring group&#10;&#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Boxed text:&#10;Governance:&#10;• cabinet&#10;• chief executives group on disability issues&#10;• Senior officials group on disability issues&#10;Disabled people's organizations&#10;&#10;Boxed text:&#10;Convention on the rights of personal with disabilities&#10;&#10;Box text:&#10;New Zealand Disability Strategy&#10;&#10;Box text:&#10;Strategy Outcomes Framework&#10;&#10;Box text:&#10;Disability Action Plan&#10;&#10;&#10;Box text:&#10;Independent monitoring:&#10;• Human rights commission&#10;• ombudsman&#10;• convention coalition monitoring group&#10;&#10;&#10;"/>
                    <pic:cNvPicPr/>
                  </pic:nvPicPr>
                  <pic:blipFill>
                    <a:blip r:embed="rId9" cstate="print">
                      <a:biLevel thresh="75000"/>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2953217" cy="3417172"/>
                    </a:xfrm>
                    <a:prstGeom prst="rect">
                      <a:avLst/>
                    </a:prstGeom>
                    <a:ln>
                      <a:solidFill>
                        <a:schemeClr val="tx1"/>
                      </a:solidFill>
                    </a:ln>
                  </pic:spPr>
                </pic:pic>
              </a:graphicData>
            </a:graphic>
          </wp:anchor>
        </w:drawing>
      </w:r>
    </w:p>
    <w:p w14:paraId="50722DC1" w14:textId="178106A4" w:rsidR="004F4963" w:rsidRPr="006D41A6" w:rsidRDefault="004F4963" w:rsidP="004F4963">
      <w:pPr>
        <w:spacing w:line="480" w:lineRule="auto"/>
        <w:jc w:val="center"/>
      </w:pPr>
      <w:bookmarkStart w:id="3" w:name="_Hlk38964186"/>
      <w:bookmarkEnd w:id="2"/>
    </w:p>
    <w:bookmarkEnd w:id="3"/>
    <w:p w14:paraId="1A43F235" w14:textId="77777777" w:rsidR="00FF5F47" w:rsidRDefault="00FF5F47" w:rsidP="004F4963">
      <w:pPr>
        <w:spacing w:line="480" w:lineRule="auto"/>
      </w:pPr>
    </w:p>
    <w:p w14:paraId="5A36FFC4" w14:textId="77777777" w:rsidR="00FF5F47" w:rsidRDefault="00FF5F47" w:rsidP="004F4963">
      <w:pPr>
        <w:spacing w:line="480" w:lineRule="auto"/>
      </w:pPr>
    </w:p>
    <w:p w14:paraId="7123A2F2" w14:textId="77777777" w:rsidR="00FF5F47" w:rsidRDefault="00FF5F47" w:rsidP="004F4963">
      <w:pPr>
        <w:spacing w:line="480" w:lineRule="auto"/>
      </w:pPr>
    </w:p>
    <w:p w14:paraId="4C8C6344" w14:textId="77777777" w:rsidR="00FF5F47" w:rsidRDefault="00FF5F47" w:rsidP="004F4963">
      <w:pPr>
        <w:spacing w:line="480" w:lineRule="auto"/>
      </w:pPr>
    </w:p>
    <w:p w14:paraId="78FF922B" w14:textId="77777777" w:rsidR="00FF5F47" w:rsidRDefault="00FF5F47" w:rsidP="004F4963">
      <w:pPr>
        <w:spacing w:line="480" w:lineRule="auto"/>
      </w:pPr>
    </w:p>
    <w:p w14:paraId="4E5A3932" w14:textId="45B5540F" w:rsidR="00FF5F47" w:rsidRDefault="005E4C1F" w:rsidP="005E4C1F">
      <w:pPr>
        <w:spacing w:after="0" w:line="240" w:lineRule="auto"/>
        <w:ind w:firstLine="0"/>
      </w:pPr>
      <w:r>
        <w:br/>
      </w:r>
      <w:r>
        <w:br/>
      </w:r>
      <w:r w:rsidR="00FF5F47" w:rsidRPr="00761D15">
        <w:t xml:space="preserve">(Office for Disability Issues, 2016, p.40). </w:t>
      </w:r>
    </w:p>
    <w:p w14:paraId="6C016F60" w14:textId="76510761" w:rsidR="00FF5F47" w:rsidRDefault="00FF5F47" w:rsidP="004F4963">
      <w:pPr>
        <w:spacing w:line="480" w:lineRule="auto"/>
      </w:pPr>
    </w:p>
    <w:p w14:paraId="47522060" w14:textId="620EC752" w:rsidR="004F4963" w:rsidRPr="006D41A6" w:rsidRDefault="004F4963" w:rsidP="004F4963">
      <w:pPr>
        <w:spacing w:line="480" w:lineRule="auto"/>
      </w:pPr>
      <w:r w:rsidRPr="006D41A6">
        <w:t xml:space="preserve">Figure 2 shows the governance and monitoring schematic for the NZDS; which </w:t>
      </w:r>
      <w:r w:rsidRPr="006D41A6">
        <w:lastRenderedPageBreak/>
        <w:t xml:space="preserve">renders </w:t>
      </w:r>
      <w:proofErr w:type="spellStart"/>
      <w:r w:rsidRPr="006D41A6">
        <w:t>tāngata</w:t>
      </w:r>
      <w:proofErr w:type="spellEnd"/>
      <w:r w:rsidRPr="006D41A6">
        <w:t xml:space="preserve"> </w:t>
      </w:r>
      <w:proofErr w:type="spellStart"/>
      <w:r w:rsidRPr="006D41A6">
        <w:t>whaikaha</w:t>
      </w:r>
      <w:proofErr w:type="spellEnd"/>
      <w:r w:rsidRPr="006D41A6">
        <w:t xml:space="preserve">, </w:t>
      </w:r>
      <w:proofErr w:type="spellStart"/>
      <w:r w:rsidRPr="006D41A6">
        <w:t>whānau</w:t>
      </w:r>
      <w:proofErr w:type="spellEnd"/>
      <w:r w:rsidRPr="006D41A6">
        <w:t xml:space="preserve">, </w:t>
      </w:r>
      <w:proofErr w:type="spellStart"/>
      <w:r w:rsidRPr="006D41A6">
        <w:t>hapū</w:t>
      </w:r>
      <w:proofErr w:type="spellEnd"/>
      <w:r w:rsidRPr="006D41A6">
        <w:t xml:space="preserve"> and iwi voice invisible. It is unclear how Māori are involved in the Independent Monitoring Mechanism the government established to review the implementation of the NZDS. The Office of Disability Issues has planned ongoing consultation around updating the national disability action plan and associated outcomes framework. The Strategy states that the consultation process will consider the principles </w:t>
      </w:r>
      <w:r w:rsidRPr="00605A85">
        <w:t xml:space="preserve">of </w:t>
      </w:r>
      <w:proofErr w:type="spellStart"/>
      <w:r w:rsidRPr="00605A85">
        <w:t>Te</w:t>
      </w:r>
      <w:proofErr w:type="spellEnd"/>
      <w:r w:rsidRPr="00605A85">
        <w:t xml:space="preserve"> </w:t>
      </w:r>
      <w:proofErr w:type="spellStart"/>
      <w:r w:rsidRPr="00605A85">
        <w:t>Tiriti</w:t>
      </w:r>
      <w:proofErr w:type="spellEnd"/>
      <w:r w:rsidRPr="00605A85">
        <w:t xml:space="preserve">. </w:t>
      </w:r>
      <w:proofErr w:type="spellStart"/>
      <w:r w:rsidRPr="00605A85">
        <w:t>Tāngata</w:t>
      </w:r>
      <w:proofErr w:type="spellEnd"/>
      <w:r w:rsidRPr="00605A85">
        <w:t xml:space="preserve"> </w:t>
      </w:r>
      <w:proofErr w:type="spellStart"/>
      <w:r w:rsidRPr="00605A85">
        <w:t>whaikaha</w:t>
      </w:r>
      <w:proofErr w:type="spellEnd"/>
      <w:r w:rsidRPr="00605A85">
        <w:t xml:space="preserve"> or more broadly Māori are not however identified as stakeholde</w:t>
      </w:r>
      <w:r w:rsidRPr="006D41A6">
        <w:t xml:space="preserve">rs for achieving the vision of implementing the NZDS. </w:t>
      </w:r>
    </w:p>
    <w:p w14:paraId="34B0E5DB" w14:textId="77777777" w:rsidR="004F4963" w:rsidRPr="006D41A6" w:rsidRDefault="004F4963" w:rsidP="004F4963">
      <w:pPr>
        <w:pStyle w:val="Heading3"/>
        <w:spacing w:line="480" w:lineRule="auto"/>
      </w:pPr>
      <w:r w:rsidRPr="006D41A6">
        <w:t>Rangatiratanga</w:t>
      </w:r>
    </w:p>
    <w:p w14:paraId="016EDA61" w14:textId="78361481" w:rsidR="004F4963" w:rsidRPr="006D41A6" w:rsidRDefault="004F4963" w:rsidP="004F4963">
      <w:pPr>
        <w:spacing w:line="480" w:lineRule="auto"/>
      </w:pPr>
      <w:r w:rsidRPr="006D41A6">
        <w:t xml:space="preserve">The Strategy mentions Māori seeking self-determination but does not directly address the dynamics of rangatiratanga within the </w:t>
      </w:r>
      <w:proofErr w:type="spellStart"/>
      <w:r>
        <w:t>T</w:t>
      </w:r>
      <w:r w:rsidRPr="006D41A6">
        <w:t>e</w:t>
      </w:r>
      <w:proofErr w:type="spellEnd"/>
      <w:r w:rsidRPr="006D41A6">
        <w:t xml:space="preserve"> </w:t>
      </w:r>
      <w:proofErr w:type="spellStart"/>
      <w:r w:rsidRPr="006D41A6">
        <w:t>Tiriti</w:t>
      </w:r>
      <w:proofErr w:type="spellEnd"/>
      <w:r w:rsidRPr="006D41A6">
        <w:t xml:space="preserve"> partnership. Kaupapa Māori disability providers, who work from a Māori philosophical worldview delivering health and social services by Māori for </w:t>
      </w:r>
      <w:proofErr w:type="spellStart"/>
      <w:r w:rsidRPr="006D41A6">
        <w:t>tāngata</w:t>
      </w:r>
      <w:proofErr w:type="spellEnd"/>
      <w:r w:rsidRPr="006D41A6">
        <w:t xml:space="preserve"> </w:t>
      </w:r>
      <w:proofErr w:type="spellStart"/>
      <w:r w:rsidRPr="006D41A6">
        <w:t>whaikaha</w:t>
      </w:r>
      <w:proofErr w:type="spellEnd"/>
      <w:r w:rsidRPr="006D41A6">
        <w:t xml:space="preserve"> are invisible within the NZDS. The Strategy incorporates a handful of references to government reports and one non-governmental </w:t>
      </w:r>
      <w:r w:rsidR="00431E85" w:rsidRPr="006D41A6">
        <w:t>organization</w:t>
      </w:r>
      <w:r w:rsidRPr="006D41A6">
        <w:t xml:space="preserve"> report. There is no evidence that engagement with the scholarly work of Māori academics as informed this Strategy. </w:t>
      </w:r>
    </w:p>
    <w:p w14:paraId="14BC6A39" w14:textId="5553AD33" w:rsidR="004F4963" w:rsidRPr="006D41A6" w:rsidRDefault="004F4963" w:rsidP="004F4963">
      <w:pPr>
        <w:spacing w:after="0" w:line="480" w:lineRule="auto"/>
      </w:pPr>
      <w:r w:rsidRPr="006D41A6">
        <w:t xml:space="preserve">The Strategy priorities eight key aspirational outcome areas to build a shared understanding of the future for disabled people. The need for a uniformed approach is strongly </w:t>
      </w:r>
      <w:r w:rsidR="00431E85">
        <w:t>emphasized to:</w:t>
      </w:r>
      <w:r w:rsidRPr="006D41A6">
        <w:t xml:space="preserve"> “…make sure that everyone has the same understanding about what the future should look like and that all actions are consistent with this” (p</w:t>
      </w:r>
      <w:r w:rsidR="00431E85">
        <w:t xml:space="preserve">. </w:t>
      </w:r>
      <w:r w:rsidRPr="006D41A6">
        <w:t xml:space="preserve">23). </w:t>
      </w:r>
    </w:p>
    <w:p w14:paraId="1B43BBEA" w14:textId="77777777" w:rsidR="004F4963" w:rsidRPr="00822F28" w:rsidRDefault="004F4963" w:rsidP="004F4963">
      <w:pPr>
        <w:spacing w:after="0" w:line="480" w:lineRule="auto"/>
        <w:rPr>
          <w:highlight w:val="yellow"/>
        </w:rPr>
      </w:pPr>
    </w:p>
    <w:p w14:paraId="108CCF9F" w14:textId="77777777" w:rsidR="004F4963" w:rsidRPr="006D41A6" w:rsidRDefault="004F4963" w:rsidP="004F4963">
      <w:pPr>
        <w:pStyle w:val="Heading3"/>
        <w:spacing w:line="480" w:lineRule="auto"/>
      </w:pPr>
      <w:proofErr w:type="spellStart"/>
      <w:r w:rsidRPr="006D41A6">
        <w:t>Ōritetanga</w:t>
      </w:r>
      <w:proofErr w:type="spellEnd"/>
    </w:p>
    <w:p w14:paraId="0505CD29" w14:textId="77777777" w:rsidR="004F4963" w:rsidRPr="006D41A6" w:rsidRDefault="004F4963" w:rsidP="004F4963">
      <w:pPr>
        <w:spacing w:after="0" w:line="480" w:lineRule="auto"/>
      </w:pPr>
      <w:r w:rsidRPr="006D41A6">
        <w:t xml:space="preserve">The NZDS outlines a “twin-track approach” to health services where there are “mainstream” services and specific services for disabled people. Kaupapa Māori and/or iwi disability, health and social service providers are all invisible within the Strategy. The pursuit </w:t>
      </w:r>
      <w:r w:rsidRPr="006D41A6">
        <w:lastRenderedPageBreak/>
        <w:t>of equity is acknowledged in the Strategy without detail of how this might be achieved.</w:t>
      </w:r>
    </w:p>
    <w:p w14:paraId="4A9C572D" w14:textId="77777777" w:rsidR="004F4963" w:rsidRPr="006D41A6" w:rsidRDefault="004F4963" w:rsidP="004F4963">
      <w:pPr>
        <w:spacing w:after="0" w:line="480" w:lineRule="auto"/>
        <w:rPr>
          <w:i/>
          <w:iCs/>
        </w:rPr>
      </w:pPr>
    </w:p>
    <w:p w14:paraId="6AC94129" w14:textId="77777777" w:rsidR="004F4963" w:rsidRPr="006D41A6" w:rsidRDefault="004F4963" w:rsidP="004F4963">
      <w:pPr>
        <w:pStyle w:val="Heading3"/>
        <w:spacing w:line="480" w:lineRule="auto"/>
      </w:pPr>
      <w:proofErr w:type="spellStart"/>
      <w:r w:rsidRPr="006D41A6">
        <w:t>Wairuatanga</w:t>
      </w:r>
      <w:proofErr w:type="spellEnd"/>
    </w:p>
    <w:p w14:paraId="45D5A1F4" w14:textId="635A4AA4" w:rsidR="004F4963" w:rsidRPr="006D41A6" w:rsidRDefault="004F4963" w:rsidP="004F4963">
      <w:pPr>
        <w:spacing w:after="0" w:line="480" w:lineRule="auto"/>
      </w:pPr>
      <w:r w:rsidRPr="006D41A6">
        <w:t xml:space="preserve">The importance of Māori values and world views is briefly identified within the Strategy. The need for culturally appropriate health services is stated </w:t>
      </w:r>
      <w:r w:rsidR="00431E85">
        <w:t>as is</w:t>
      </w:r>
      <w:r w:rsidRPr="006D41A6">
        <w:t xml:space="preserve"> the importance of being able to contribute to cultural activities. </w:t>
      </w:r>
      <w:proofErr w:type="spellStart"/>
      <w:r w:rsidRPr="006D41A6">
        <w:t>Rongoā</w:t>
      </w:r>
      <w:proofErr w:type="spellEnd"/>
      <w:r w:rsidRPr="006D41A6">
        <w:t xml:space="preserve"> Māori (Māori medicine) and </w:t>
      </w:r>
      <w:proofErr w:type="spellStart"/>
      <w:r w:rsidRPr="006D41A6">
        <w:t>wairua</w:t>
      </w:r>
      <w:proofErr w:type="spellEnd"/>
      <w:r w:rsidRPr="006D41A6">
        <w:t xml:space="preserve"> are not mentioned in the Strategy.</w:t>
      </w:r>
    </w:p>
    <w:p w14:paraId="2FB2E263" w14:textId="77777777" w:rsidR="004F4963" w:rsidRPr="006D41A6" w:rsidRDefault="004F4963" w:rsidP="004F4963">
      <w:pPr>
        <w:spacing w:after="0" w:line="480" w:lineRule="auto"/>
        <w:rPr>
          <w:b/>
          <w:bCs/>
        </w:rPr>
      </w:pPr>
    </w:p>
    <w:p w14:paraId="7CA3B425" w14:textId="77777777" w:rsidR="004F4963" w:rsidRPr="006D41A6" w:rsidRDefault="004F4963" w:rsidP="004F4963">
      <w:pPr>
        <w:pStyle w:val="Heading2"/>
        <w:spacing w:line="480" w:lineRule="auto"/>
      </w:pPr>
      <w:r w:rsidRPr="006D41A6">
        <w:t>Phase Three: Determination</w:t>
      </w:r>
    </w:p>
    <w:p w14:paraId="2F42FAE2" w14:textId="62251B88" w:rsidR="004F4963" w:rsidRPr="006D41A6" w:rsidRDefault="004F4963" w:rsidP="004F4963">
      <w:pPr>
        <w:spacing w:after="0" w:line="480" w:lineRule="auto"/>
      </w:pPr>
      <w:r w:rsidRPr="006D41A6">
        <w:t xml:space="preserve">If </w:t>
      </w:r>
      <w:proofErr w:type="spellStart"/>
      <w:r w:rsidRPr="006D41A6">
        <w:rPr>
          <w:i/>
          <w:iCs/>
        </w:rPr>
        <w:t>te</w:t>
      </w:r>
      <w:proofErr w:type="spellEnd"/>
      <w:r w:rsidRPr="006D41A6">
        <w:rPr>
          <w:i/>
          <w:iCs/>
        </w:rPr>
        <w:t xml:space="preserve"> </w:t>
      </w:r>
      <w:proofErr w:type="spellStart"/>
      <w:r w:rsidRPr="006D41A6">
        <w:rPr>
          <w:i/>
          <w:iCs/>
        </w:rPr>
        <w:t>Tiriti</w:t>
      </w:r>
      <w:proofErr w:type="spellEnd"/>
      <w:r w:rsidRPr="006D41A6">
        <w:rPr>
          <w:i/>
          <w:iCs/>
        </w:rPr>
        <w:t xml:space="preserve"> o Waitangi</w:t>
      </w:r>
      <w:r w:rsidRPr="006D41A6">
        <w:t xml:space="preserve"> was upheld within the NZDS</w:t>
      </w:r>
      <w:r w:rsidR="002B3A00">
        <w:t>,</w:t>
      </w:r>
      <w:r w:rsidRPr="006D41A6">
        <w:t xml:space="preserve"> it would score good and excellent assessments in table one against the CTA indicators. The NZDS consistently scored poor and fair assessments. In relation to indicator one</w:t>
      </w:r>
      <w:r w:rsidR="002B3A00">
        <w:t>,</w:t>
      </w:r>
      <w:r w:rsidRPr="006D41A6">
        <w:t xml:space="preserve"> the Strategy mentions the special relationship with </w:t>
      </w:r>
      <w:proofErr w:type="gramStart"/>
      <w:r w:rsidRPr="006D41A6">
        <w:t>Māori</w:t>
      </w:r>
      <w:proofErr w:type="gramEnd"/>
      <w:r w:rsidRPr="006D41A6">
        <w:t xml:space="preserve"> but this is not reflected elsewhere in the document. </w:t>
      </w:r>
      <w:r w:rsidR="002B3A00">
        <w:t xml:space="preserve">For </w:t>
      </w:r>
      <w:r w:rsidRPr="006D41A6">
        <w:t>Indicator two</w:t>
      </w:r>
      <w:r w:rsidR="002B3A00">
        <w:t>,</w:t>
      </w:r>
      <w:r w:rsidRPr="006D41A6">
        <w:t xml:space="preserve"> there w</w:t>
      </w:r>
      <w:r w:rsidR="002B3A00">
        <w:t>ere</w:t>
      </w:r>
      <w:r w:rsidRPr="006D41A6">
        <w:t xml:space="preserve"> two Māori on the expert reference group, but no further mechanism appeared to be in place to elevate Māori leadership. Research by </w:t>
      </w:r>
      <w:r>
        <w:rPr>
          <w:noProof/>
        </w:rPr>
        <w:t xml:space="preserve">Came, McCreanor, Haenga-Collins and Cornes </w:t>
      </w:r>
      <w:r w:rsidRPr="006D41A6">
        <w:rPr>
          <w:noProof/>
        </w:rPr>
        <w:t xml:space="preserve"> </w:t>
      </w:r>
      <w:r>
        <w:rPr>
          <w:noProof/>
        </w:rPr>
        <w:fldChar w:fldCharType="begin"/>
      </w:r>
      <w:r>
        <w:rPr>
          <w:noProof/>
        </w:rPr>
        <w:instrText xml:space="preserve"> ADDIN EN.CITE &lt;EndNote&gt;&lt;Cite ExcludeAuth="1"&gt;&lt;Author&gt;Came&lt;/Author&gt;&lt;Year&gt;2019&lt;/Year&gt;&lt;RecNum&gt;7641&lt;/RecNum&gt;&lt;DisplayText&gt;(2019)&lt;/DisplayText&gt;&lt;record&gt;&lt;rec-number&gt;7641&lt;/rec-number&gt;&lt;foreign-keys&gt;&lt;key app="EN" db-id="z5zt2wtf3v0zfye5d51p0wsg5twxfttez20r" timestamp="1640367891"&gt;7641&lt;/key&gt;&lt;/foreign-keys&gt;&lt;ref-type name="Journal Article"&gt;17&lt;/ref-type&gt;&lt;contributors&gt;&lt;authors&gt;&lt;author&gt;Came, Heather&lt;/author&gt;&lt;author&gt;McCreanor, Tim&lt;/author&gt;&lt;author&gt;Haenga-Collins, Maria&lt;/author&gt;&lt;author&gt;Cornes, Rhonda&lt;/author&gt;&lt;/authors&gt;&lt;/contributors&gt;&lt;titles&gt;&lt;title&gt;Māori and Pasifika leaders’ experiences of government health advisory groups in New Zealand&lt;/title&gt;&lt;secondary-title&gt;Kōtuitui: New Zealand Journal of Social Sciences Online&lt;/secondary-title&gt;&lt;/titles&gt;&lt;periodical&gt;&lt;full-title&gt;Kōtuitui: New Zealand Journal of Social Sciences Online&lt;/full-title&gt;&lt;/periodical&gt;&lt;pages&gt;126-135&lt;/pages&gt;&lt;volume&gt;14&lt;/volume&gt;&lt;number&gt;1&lt;/number&gt;&lt;dates&gt;&lt;year&gt;2019&lt;/year&gt;&lt;pub-dates&gt;&lt;date&gt;2019/01/02&lt;/date&gt;&lt;/pub-dates&gt;&lt;/dates&gt;&lt;publisher&gt;Routledge&lt;/publisher&gt;&lt;isbn&gt;null&lt;/isbn&gt;&lt;urls&gt;&lt;related-urls&gt;&lt;url&gt;https://doi.org/10.1080/1177083X.2018.1561477&lt;/url&gt;&lt;/related-urls&gt;&lt;/urls&gt;&lt;electronic-resource-num&gt;10.1080/1177083X.2018.1561477&lt;/electronic-resource-num&gt;&lt;/record&gt;&lt;/Cite&gt;&lt;/EndNote&gt;</w:instrText>
      </w:r>
      <w:r>
        <w:rPr>
          <w:noProof/>
        </w:rPr>
        <w:fldChar w:fldCharType="separate"/>
      </w:r>
      <w:r>
        <w:rPr>
          <w:noProof/>
        </w:rPr>
        <w:t>(2019)</w:t>
      </w:r>
      <w:r>
        <w:rPr>
          <w:noProof/>
        </w:rPr>
        <w:fldChar w:fldCharType="end"/>
      </w:r>
      <w:r w:rsidRPr="006D41A6">
        <w:t xml:space="preserve"> suggests inequities in the health system also reproduced in advisory groups. There was a </w:t>
      </w:r>
      <w:proofErr w:type="spellStart"/>
      <w:r w:rsidRPr="006D41A6">
        <w:t>whakataukī</w:t>
      </w:r>
      <w:proofErr w:type="spellEnd"/>
      <w:r w:rsidRPr="006D41A6">
        <w:t xml:space="preserve"> included within the Strategy but limited or no engagement with Māori values, epistemologies, or approaches. Māori are listed as a special group in the diversity section of the Strategy but consideration to Māori aspirations is not visible. Wairua, </w:t>
      </w:r>
      <w:proofErr w:type="spellStart"/>
      <w:r w:rsidRPr="006D41A6">
        <w:t>rongoā</w:t>
      </w:r>
      <w:proofErr w:type="spellEnd"/>
      <w:r w:rsidRPr="006D41A6">
        <w:t xml:space="preserve"> and tikanga (cultural protocols) are not </w:t>
      </w:r>
      <w:r w:rsidR="002B3A00" w:rsidRPr="006D41A6">
        <w:t>recognized</w:t>
      </w:r>
      <w:r w:rsidRPr="006D41A6">
        <w:t xml:space="preserve"> within the Strategy. </w:t>
      </w:r>
      <w:r w:rsidR="009A018B">
        <w:br/>
      </w:r>
      <w:r w:rsidR="009A018B">
        <w:br/>
      </w:r>
    </w:p>
    <w:p w14:paraId="19F18918" w14:textId="77777777" w:rsidR="00C27036" w:rsidRDefault="004F4963" w:rsidP="002B3A00">
      <w:pPr>
        <w:spacing w:after="0" w:line="480" w:lineRule="auto"/>
        <w:ind w:firstLine="0"/>
        <w:rPr>
          <w:b/>
          <w:bCs/>
        </w:rPr>
      </w:pPr>
      <w:bookmarkStart w:id="4" w:name="_Hlk38964233"/>
      <w:r w:rsidRPr="006D41A6">
        <w:rPr>
          <w:b/>
          <w:bCs/>
        </w:rPr>
        <w:t>Table 1</w:t>
      </w:r>
      <w:r w:rsidR="00C27036">
        <w:rPr>
          <w:b/>
          <w:bCs/>
        </w:rPr>
        <w:t xml:space="preserve"> </w:t>
      </w:r>
    </w:p>
    <w:p w14:paraId="379F8B4A" w14:textId="6DB37DE4" w:rsidR="004F4963" w:rsidRPr="00C27036" w:rsidRDefault="004F4963" w:rsidP="002B3A00">
      <w:pPr>
        <w:spacing w:after="0" w:line="480" w:lineRule="auto"/>
        <w:ind w:firstLine="0"/>
        <w:rPr>
          <w:i/>
          <w:iCs/>
        </w:rPr>
      </w:pPr>
      <w:r w:rsidRPr="00C27036">
        <w:rPr>
          <w:i/>
          <w:iCs/>
        </w:rPr>
        <w:t xml:space="preserve">Assessment of NZDS against CTA indicators </w:t>
      </w:r>
    </w:p>
    <w:p w14:paraId="789323A8" w14:textId="141B46C3" w:rsidR="009A018B" w:rsidRPr="00AB3C23" w:rsidRDefault="009A018B" w:rsidP="009A018B">
      <w:pPr>
        <w:spacing w:after="0" w:line="240" w:lineRule="auto"/>
      </w:pPr>
      <w:r>
        <w:t>A</w:t>
      </w:r>
      <w:r w:rsidRPr="00AB3C23">
        <w:t>ssessment of NZDS Against CTA Indicator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0"/>
        <w:gridCol w:w="709"/>
        <w:gridCol w:w="709"/>
        <w:gridCol w:w="850"/>
        <w:gridCol w:w="1134"/>
      </w:tblGrid>
      <w:tr w:rsidR="009A018B" w:rsidRPr="00761D15" w14:paraId="0D92B382" w14:textId="77777777" w:rsidTr="00AB3C23">
        <w:tc>
          <w:tcPr>
            <w:tcW w:w="5240" w:type="dxa"/>
            <w:tcBorders>
              <w:top w:val="single" w:sz="4" w:space="0" w:color="auto"/>
              <w:bottom w:val="single" w:sz="4" w:space="0" w:color="auto"/>
            </w:tcBorders>
          </w:tcPr>
          <w:p w14:paraId="3FCBE4C2" w14:textId="77777777" w:rsidR="009A018B" w:rsidRPr="00761D15" w:rsidRDefault="009A018B" w:rsidP="00AB3C23">
            <w:r w:rsidRPr="00761D15">
              <w:lastRenderedPageBreak/>
              <w:t>Indicators</w:t>
            </w:r>
          </w:p>
        </w:tc>
        <w:tc>
          <w:tcPr>
            <w:tcW w:w="709" w:type="dxa"/>
            <w:tcBorders>
              <w:top w:val="single" w:sz="4" w:space="0" w:color="auto"/>
              <w:bottom w:val="single" w:sz="4" w:space="0" w:color="auto"/>
            </w:tcBorders>
          </w:tcPr>
          <w:p w14:paraId="0C13C2B7" w14:textId="77777777" w:rsidR="009A018B" w:rsidRPr="00761D15" w:rsidRDefault="009A018B" w:rsidP="00AB3C23">
            <w:r w:rsidRPr="00761D15">
              <w:t>Poor</w:t>
            </w:r>
          </w:p>
        </w:tc>
        <w:tc>
          <w:tcPr>
            <w:tcW w:w="709" w:type="dxa"/>
            <w:tcBorders>
              <w:top w:val="single" w:sz="4" w:space="0" w:color="auto"/>
              <w:bottom w:val="single" w:sz="4" w:space="0" w:color="auto"/>
            </w:tcBorders>
          </w:tcPr>
          <w:p w14:paraId="6D21B0F5" w14:textId="77777777" w:rsidR="009A018B" w:rsidRPr="00761D15" w:rsidRDefault="009A018B" w:rsidP="00AB3C23">
            <w:r w:rsidRPr="00761D15">
              <w:t>Fair</w:t>
            </w:r>
          </w:p>
        </w:tc>
        <w:tc>
          <w:tcPr>
            <w:tcW w:w="850" w:type="dxa"/>
            <w:tcBorders>
              <w:top w:val="single" w:sz="4" w:space="0" w:color="auto"/>
              <w:bottom w:val="single" w:sz="4" w:space="0" w:color="auto"/>
            </w:tcBorders>
          </w:tcPr>
          <w:p w14:paraId="408E95F9" w14:textId="77777777" w:rsidR="009A018B" w:rsidRPr="00761D15" w:rsidRDefault="009A018B" w:rsidP="00AB3C23">
            <w:r w:rsidRPr="00761D15">
              <w:t xml:space="preserve">Good </w:t>
            </w:r>
          </w:p>
        </w:tc>
        <w:tc>
          <w:tcPr>
            <w:tcW w:w="1134" w:type="dxa"/>
            <w:tcBorders>
              <w:top w:val="single" w:sz="4" w:space="0" w:color="auto"/>
              <w:bottom w:val="single" w:sz="4" w:space="0" w:color="auto"/>
            </w:tcBorders>
          </w:tcPr>
          <w:p w14:paraId="391C4BBF" w14:textId="77777777" w:rsidR="009A018B" w:rsidRPr="00761D15" w:rsidRDefault="009A018B" w:rsidP="00AB3C23">
            <w:r w:rsidRPr="00761D15">
              <w:t>Excellent</w:t>
            </w:r>
          </w:p>
        </w:tc>
      </w:tr>
      <w:tr w:rsidR="009A018B" w:rsidRPr="00761D15" w14:paraId="58DCDC2D" w14:textId="77777777" w:rsidTr="00AB3C23">
        <w:tc>
          <w:tcPr>
            <w:tcW w:w="5240" w:type="dxa"/>
            <w:tcBorders>
              <w:top w:val="single" w:sz="4" w:space="0" w:color="auto"/>
            </w:tcBorders>
          </w:tcPr>
          <w:p w14:paraId="4FFD42E4" w14:textId="77777777" w:rsidR="009A018B" w:rsidRPr="00761D15" w:rsidRDefault="009A018B" w:rsidP="00AB3C23">
            <w:pPr>
              <w:spacing w:before="120"/>
            </w:pPr>
            <w:r w:rsidRPr="00761D15">
              <w:t>1. Māori equal or lead partners in policy development</w:t>
            </w:r>
          </w:p>
        </w:tc>
        <w:tc>
          <w:tcPr>
            <w:tcW w:w="709" w:type="dxa"/>
            <w:tcBorders>
              <w:top w:val="single" w:sz="4" w:space="0" w:color="auto"/>
            </w:tcBorders>
          </w:tcPr>
          <w:p w14:paraId="41FBF54D" w14:textId="77777777" w:rsidR="009A018B" w:rsidRPr="00AB3C23" w:rsidRDefault="009A018B" w:rsidP="00AB3C23">
            <w:pPr>
              <w:spacing w:before="120"/>
            </w:pPr>
          </w:p>
        </w:tc>
        <w:tc>
          <w:tcPr>
            <w:tcW w:w="709" w:type="dxa"/>
            <w:tcBorders>
              <w:top w:val="single" w:sz="4" w:space="0" w:color="auto"/>
            </w:tcBorders>
          </w:tcPr>
          <w:p w14:paraId="79FE67F5" w14:textId="77777777" w:rsidR="009A018B" w:rsidRPr="00AB3C23" w:rsidRDefault="009A018B" w:rsidP="00AB3C23">
            <w:pPr>
              <w:spacing w:before="120"/>
            </w:pPr>
            <w:r w:rsidRPr="00AB3C23">
              <w:sym w:font="Wingdings" w:char="F0FC"/>
            </w:r>
          </w:p>
        </w:tc>
        <w:tc>
          <w:tcPr>
            <w:tcW w:w="850" w:type="dxa"/>
            <w:tcBorders>
              <w:top w:val="single" w:sz="4" w:space="0" w:color="auto"/>
            </w:tcBorders>
          </w:tcPr>
          <w:p w14:paraId="2FE70BCE" w14:textId="77777777" w:rsidR="009A018B" w:rsidRPr="00AB3C23" w:rsidRDefault="009A018B" w:rsidP="00AB3C23">
            <w:pPr>
              <w:spacing w:before="120"/>
            </w:pPr>
          </w:p>
        </w:tc>
        <w:tc>
          <w:tcPr>
            <w:tcW w:w="1134" w:type="dxa"/>
            <w:tcBorders>
              <w:top w:val="single" w:sz="4" w:space="0" w:color="auto"/>
            </w:tcBorders>
          </w:tcPr>
          <w:p w14:paraId="4DBCA398" w14:textId="77777777" w:rsidR="009A018B" w:rsidRPr="00AB3C23" w:rsidRDefault="009A018B" w:rsidP="00AB3C23">
            <w:pPr>
              <w:spacing w:before="120"/>
            </w:pPr>
          </w:p>
        </w:tc>
      </w:tr>
      <w:tr w:rsidR="009A018B" w:rsidRPr="00761D15" w14:paraId="6E309A34" w14:textId="77777777" w:rsidTr="00AB3C23">
        <w:tc>
          <w:tcPr>
            <w:tcW w:w="5240" w:type="dxa"/>
          </w:tcPr>
          <w:p w14:paraId="2BF7A202" w14:textId="77777777" w:rsidR="009A018B" w:rsidRPr="00761D15" w:rsidRDefault="009A018B" w:rsidP="00AB3C23">
            <w:pPr>
              <w:spacing w:before="120"/>
            </w:pPr>
            <w:r w:rsidRPr="00761D15">
              <w:t>2. Mechanisms to ensure equitable Māori participation/ leadership</w:t>
            </w:r>
          </w:p>
        </w:tc>
        <w:tc>
          <w:tcPr>
            <w:tcW w:w="709" w:type="dxa"/>
          </w:tcPr>
          <w:p w14:paraId="560F03A3" w14:textId="77777777" w:rsidR="009A018B" w:rsidRPr="00AB3C23" w:rsidRDefault="009A018B" w:rsidP="00AB3C23">
            <w:pPr>
              <w:spacing w:before="120"/>
            </w:pPr>
            <w:r w:rsidRPr="00AB3C23">
              <w:sym w:font="Wingdings" w:char="F0FC"/>
            </w:r>
          </w:p>
        </w:tc>
        <w:tc>
          <w:tcPr>
            <w:tcW w:w="709" w:type="dxa"/>
          </w:tcPr>
          <w:p w14:paraId="190B670C" w14:textId="77777777" w:rsidR="009A018B" w:rsidRPr="00AB3C23" w:rsidRDefault="009A018B" w:rsidP="00AB3C23">
            <w:pPr>
              <w:spacing w:before="120"/>
            </w:pPr>
          </w:p>
        </w:tc>
        <w:tc>
          <w:tcPr>
            <w:tcW w:w="850" w:type="dxa"/>
          </w:tcPr>
          <w:p w14:paraId="657D013D" w14:textId="77777777" w:rsidR="009A018B" w:rsidRPr="00AB3C23" w:rsidRDefault="009A018B" w:rsidP="00AB3C23">
            <w:pPr>
              <w:spacing w:before="120"/>
            </w:pPr>
          </w:p>
        </w:tc>
        <w:tc>
          <w:tcPr>
            <w:tcW w:w="1134" w:type="dxa"/>
          </w:tcPr>
          <w:p w14:paraId="07A55EC0" w14:textId="77777777" w:rsidR="009A018B" w:rsidRPr="00AB3C23" w:rsidRDefault="009A018B" w:rsidP="00AB3C23">
            <w:pPr>
              <w:spacing w:before="120"/>
            </w:pPr>
          </w:p>
        </w:tc>
      </w:tr>
      <w:tr w:rsidR="009A018B" w:rsidRPr="00761D15" w14:paraId="314641EE" w14:textId="77777777" w:rsidTr="00AB3C23">
        <w:tc>
          <w:tcPr>
            <w:tcW w:w="5240" w:type="dxa"/>
          </w:tcPr>
          <w:p w14:paraId="5998AE68" w14:textId="77777777" w:rsidR="009A018B" w:rsidRPr="00761D15" w:rsidRDefault="009A018B" w:rsidP="00AB3C23">
            <w:pPr>
              <w:spacing w:before="120"/>
            </w:pPr>
            <w:r w:rsidRPr="00761D15">
              <w:t>3. Evidence of inclusion of Māori values epistemologies, approaches and authority</w:t>
            </w:r>
          </w:p>
        </w:tc>
        <w:tc>
          <w:tcPr>
            <w:tcW w:w="709" w:type="dxa"/>
          </w:tcPr>
          <w:p w14:paraId="5167ACD0" w14:textId="77777777" w:rsidR="009A018B" w:rsidRPr="00AB3C23" w:rsidRDefault="009A018B" w:rsidP="00AB3C23">
            <w:pPr>
              <w:spacing w:before="120"/>
            </w:pPr>
          </w:p>
        </w:tc>
        <w:tc>
          <w:tcPr>
            <w:tcW w:w="709" w:type="dxa"/>
          </w:tcPr>
          <w:p w14:paraId="115D8A05" w14:textId="77777777" w:rsidR="009A018B" w:rsidRPr="00AB3C23" w:rsidRDefault="009A018B" w:rsidP="00AB3C23">
            <w:pPr>
              <w:spacing w:before="120"/>
            </w:pPr>
            <w:r w:rsidRPr="00AB3C23">
              <w:sym w:font="Wingdings" w:char="F0FC"/>
            </w:r>
          </w:p>
        </w:tc>
        <w:tc>
          <w:tcPr>
            <w:tcW w:w="850" w:type="dxa"/>
          </w:tcPr>
          <w:p w14:paraId="4C84AF38" w14:textId="77777777" w:rsidR="009A018B" w:rsidRPr="00AB3C23" w:rsidRDefault="009A018B" w:rsidP="00AB3C23">
            <w:pPr>
              <w:spacing w:before="120"/>
            </w:pPr>
          </w:p>
        </w:tc>
        <w:tc>
          <w:tcPr>
            <w:tcW w:w="1134" w:type="dxa"/>
          </w:tcPr>
          <w:p w14:paraId="1942C32D" w14:textId="77777777" w:rsidR="009A018B" w:rsidRPr="00AB3C23" w:rsidRDefault="009A018B" w:rsidP="00AB3C23">
            <w:pPr>
              <w:spacing w:before="120"/>
            </w:pPr>
          </w:p>
        </w:tc>
      </w:tr>
      <w:tr w:rsidR="009A018B" w:rsidRPr="00761D15" w14:paraId="5851D6D8" w14:textId="77777777" w:rsidTr="00AB3C23">
        <w:tc>
          <w:tcPr>
            <w:tcW w:w="5240" w:type="dxa"/>
          </w:tcPr>
          <w:p w14:paraId="6F5C2438" w14:textId="77777777" w:rsidR="009A018B" w:rsidRPr="00761D15" w:rsidRDefault="009A018B" w:rsidP="00AB3C23">
            <w:pPr>
              <w:spacing w:before="120"/>
            </w:pPr>
            <w:r w:rsidRPr="00761D15">
              <w:t xml:space="preserve">4. Māori exercising their citizenship as Māori </w:t>
            </w:r>
          </w:p>
        </w:tc>
        <w:tc>
          <w:tcPr>
            <w:tcW w:w="709" w:type="dxa"/>
          </w:tcPr>
          <w:p w14:paraId="3CE6739A" w14:textId="77777777" w:rsidR="009A018B" w:rsidRPr="00AB3C23" w:rsidRDefault="009A018B" w:rsidP="00AB3C23">
            <w:pPr>
              <w:spacing w:before="120"/>
            </w:pPr>
            <w:r w:rsidRPr="00AB3C23">
              <w:sym w:font="Wingdings" w:char="F0FC"/>
            </w:r>
          </w:p>
        </w:tc>
        <w:tc>
          <w:tcPr>
            <w:tcW w:w="709" w:type="dxa"/>
          </w:tcPr>
          <w:p w14:paraId="6FEDAD24" w14:textId="77777777" w:rsidR="009A018B" w:rsidRPr="00AB3C23" w:rsidRDefault="009A018B" w:rsidP="00AB3C23">
            <w:pPr>
              <w:spacing w:before="120"/>
            </w:pPr>
          </w:p>
        </w:tc>
        <w:tc>
          <w:tcPr>
            <w:tcW w:w="850" w:type="dxa"/>
          </w:tcPr>
          <w:p w14:paraId="0C1821E3" w14:textId="77777777" w:rsidR="009A018B" w:rsidRPr="00AB3C23" w:rsidRDefault="009A018B" w:rsidP="00AB3C23">
            <w:pPr>
              <w:spacing w:before="120"/>
            </w:pPr>
          </w:p>
        </w:tc>
        <w:tc>
          <w:tcPr>
            <w:tcW w:w="1134" w:type="dxa"/>
          </w:tcPr>
          <w:p w14:paraId="14D8B2D8" w14:textId="77777777" w:rsidR="009A018B" w:rsidRPr="00AB3C23" w:rsidRDefault="009A018B" w:rsidP="00AB3C23">
            <w:pPr>
              <w:spacing w:before="120"/>
            </w:pPr>
          </w:p>
        </w:tc>
      </w:tr>
      <w:tr w:rsidR="009A018B" w:rsidRPr="00761D15" w14:paraId="4B567A54" w14:textId="77777777" w:rsidTr="00AB3C23">
        <w:tc>
          <w:tcPr>
            <w:tcW w:w="5240" w:type="dxa"/>
          </w:tcPr>
          <w:p w14:paraId="56ABF628" w14:textId="77777777" w:rsidR="009A018B" w:rsidRPr="00761D15" w:rsidRDefault="009A018B" w:rsidP="00AB3C23">
            <w:pPr>
              <w:spacing w:before="120"/>
            </w:pPr>
            <w:r w:rsidRPr="00761D15">
              <w:t xml:space="preserve">5. Acknowledging importance </w:t>
            </w:r>
            <w:proofErr w:type="spellStart"/>
            <w:r w:rsidRPr="00761D15">
              <w:t>wairua</w:t>
            </w:r>
            <w:proofErr w:type="spellEnd"/>
            <w:r w:rsidRPr="00761D15">
              <w:t xml:space="preserve"> and </w:t>
            </w:r>
            <w:proofErr w:type="spellStart"/>
            <w:r w:rsidRPr="00761D15">
              <w:t>rongoā</w:t>
            </w:r>
            <w:proofErr w:type="spellEnd"/>
            <w:r w:rsidRPr="00761D15">
              <w:t xml:space="preserve"> </w:t>
            </w:r>
          </w:p>
        </w:tc>
        <w:tc>
          <w:tcPr>
            <w:tcW w:w="709" w:type="dxa"/>
          </w:tcPr>
          <w:p w14:paraId="1E0F46A2" w14:textId="77777777" w:rsidR="009A018B" w:rsidRPr="00AB3C23" w:rsidRDefault="009A018B" w:rsidP="00AB3C23">
            <w:pPr>
              <w:spacing w:before="120"/>
            </w:pPr>
            <w:r w:rsidRPr="00AB3C23">
              <w:sym w:font="Wingdings" w:char="F0FC"/>
            </w:r>
          </w:p>
        </w:tc>
        <w:tc>
          <w:tcPr>
            <w:tcW w:w="709" w:type="dxa"/>
          </w:tcPr>
          <w:p w14:paraId="4B15701F" w14:textId="77777777" w:rsidR="009A018B" w:rsidRPr="00AB3C23" w:rsidRDefault="009A018B" w:rsidP="00AB3C23">
            <w:pPr>
              <w:spacing w:before="120"/>
            </w:pPr>
          </w:p>
        </w:tc>
        <w:tc>
          <w:tcPr>
            <w:tcW w:w="850" w:type="dxa"/>
          </w:tcPr>
          <w:p w14:paraId="107B22BE" w14:textId="77777777" w:rsidR="009A018B" w:rsidRPr="00AB3C23" w:rsidRDefault="009A018B" w:rsidP="00AB3C23">
            <w:pPr>
              <w:spacing w:before="120"/>
            </w:pPr>
          </w:p>
        </w:tc>
        <w:tc>
          <w:tcPr>
            <w:tcW w:w="1134" w:type="dxa"/>
          </w:tcPr>
          <w:p w14:paraId="5EF07F74" w14:textId="77777777" w:rsidR="009A018B" w:rsidRPr="00AB3C23" w:rsidRDefault="009A018B" w:rsidP="00AB3C23">
            <w:pPr>
              <w:spacing w:before="120"/>
            </w:pPr>
          </w:p>
        </w:tc>
      </w:tr>
    </w:tbl>
    <w:p w14:paraId="6E5468DD" w14:textId="77777777" w:rsidR="009A018B" w:rsidRPr="006D41A6" w:rsidRDefault="009A018B" w:rsidP="002B3A00">
      <w:pPr>
        <w:spacing w:after="0" w:line="480" w:lineRule="auto"/>
        <w:ind w:firstLine="0"/>
        <w:rPr>
          <w:sz w:val="22"/>
          <w:szCs w:val="22"/>
        </w:rPr>
      </w:pPr>
    </w:p>
    <w:bookmarkEnd w:id="4"/>
    <w:p w14:paraId="08D74A6E" w14:textId="77777777" w:rsidR="002B3A00" w:rsidRDefault="002B3A00" w:rsidP="004F4963">
      <w:pPr>
        <w:pStyle w:val="Heading1"/>
        <w:spacing w:line="480" w:lineRule="auto"/>
      </w:pPr>
    </w:p>
    <w:p w14:paraId="7EAF71E4" w14:textId="39262E9F" w:rsidR="004F4963" w:rsidRPr="003A5353" w:rsidRDefault="004F4963" w:rsidP="004F4963">
      <w:pPr>
        <w:pStyle w:val="Heading1"/>
        <w:spacing w:line="480" w:lineRule="auto"/>
      </w:pPr>
      <w:r w:rsidRPr="003A5353">
        <w:t>Discussion</w:t>
      </w:r>
    </w:p>
    <w:p w14:paraId="2BB13A21" w14:textId="77777777" w:rsidR="004F4963" w:rsidRPr="00043FF0" w:rsidRDefault="004F4963" w:rsidP="004F4963">
      <w:pPr>
        <w:pStyle w:val="Heading2"/>
        <w:spacing w:line="480" w:lineRule="auto"/>
      </w:pPr>
      <w:r w:rsidRPr="00043FF0">
        <w:t>Phase Four: Strengthening practice</w:t>
      </w:r>
    </w:p>
    <w:p w14:paraId="490FD908" w14:textId="005C7204" w:rsidR="004F4963" w:rsidRPr="00605A85" w:rsidRDefault="004F4963" w:rsidP="004F4963">
      <w:pPr>
        <w:spacing w:line="480" w:lineRule="auto"/>
      </w:pPr>
      <w:r w:rsidRPr="00043FF0">
        <w:t>Reviewing the NZDS</w:t>
      </w:r>
      <w:r w:rsidR="002B3A00">
        <w:t>,</w:t>
      </w:r>
      <w:r w:rsidRPr="00043FF0">
        <w:t xml:space="preserve"> we identified four areas that we believe could be strengthened. These were</w:t>
      </w:r>
      <w:r w:rsidR="002B3A00">
        <w:t>:</w:t>
      </w:r>
      <w:r w:rsidRPr="00043FF0">
        <w:t xml:space="preserve"> </w:t>
      </w:r>
      <w:proofErr w:type="spellStart"/>
      <w:r w:rsidRPr="00043FF0">
        <w:t>i</w:t>
      </w:r>
      <w:proofErr w:type="spellEnd"/>
      <w:r w:rsidRPr="00043FF0">
        <w:t xml:space="preserve">) </w:t>
      </w:r>
      <w:r w:rsidR="002B3A00" w:rsidRPr="00043FF0">
        <w:t>centering</w:t>
      </w:r>
      <w:r w:rsidRPr="00043FF0">
        <w:t xml:space="preserve"> Māori world views, ii) addressing the determinants of Māori health, iii) embracing intersectionality and human rights and iv) deeper engagement with </w:t>
      </w:r>
      <w:proofErr w:type="spellStart"/>
      <w:r w:rsidRPr="00605A85">
        <w:t>Te</w:t>
      </w:r>
      <w:proofErr w:type="spellEnd"/>
      <w:r w:rsidRPr="00605A85">
        <w:t xml:space="preserve"> </w:t>
      </w:r>
      <w:proofErr w:type="spellStart"/>
      <w:r w:rsidRPr="00605A85">
        <w:t>Tiriti</w:t>
      </w:r>
      <w:proofErr w:type="spellEnd"/>
      <w:r w:rsidRPr="00605A85">
        <w:t xml:space="preserve"> o Waitangi responsibilities.</w:t>
      </w:r>
    </w:p>
    <w:p w14:paraId="0005E7F8" w14:textId="3C33F58A" w:rsidR="004F4963" w:rsidRPr="00043FF0" w:rsidRDefault="009A018B" w:rsidP="004F4963">
      <w:pPr>
        <w:pStyle w:val="Heading3"/>
        <w:spacing w:line="480" w:lineRule="auto"/>
      </w:pPr>
      <w:r w:rsidRPr="00043FF0">
        <w:t>Centering</w:t>
      </w:r>
      <w:r w:rsidR="004F4963" w:rsidRPr="00043FF0">
        <w:t xml:space="preserve"> Māori world views</w:t>
      </w:r>
    </w:p>
    <w:p w14:paraId="7DA0C352" w14:textId="62B39E5F" w:rsidR="004F4963" w:rsidRPr="00043FF0" w:rsidRDefault="004F4963" w:rsidP="004F4963">
      <w:pPr>
        <w:spacing w:line="480" w:lineRule="auto"/>
      </w:pPr>
      <w:r w:rsidRPr="00043FF0">
        <w:t>Within the NZDS</w:t>
      </w:r>
      <w:r w:rsidR="002B3A00">
        <w:t>,</w:t>
      </w:r>
      <w:r w:rsidRPr="00043FF0">
        <w:t xml:space="preserve"> the </w:t>
      </w:r>
      <w:r w:rsidRPr="00043FF0">
        <w:rPr>
          <w:noProof/>
        </w:rPr>
        <w:t xml:space="preserve">Office for Disability Issues </w:t>
      </w:r>
      <w:r>
        <w:rPr>
          <w:noProof/>
        </w:rPr>
        <w:fldChar w:fldCharType="begin"/>
      </w:r>
      <w:r>
        <w:rPr>
          <w:noProof/>
        </w:rPr>
        <w:instrText xml:space="preserve"> ADDIN EN.CITE &lt;EndNote&gt;&lt;Cite ExcludeAuth="1"&gt;&lt;Author&gt;Office for Disability Issues&lt;/Author&gt;&lt;Year&gt;2016&lt;/Year&gt;&lt;RecNum&gt;7723&lt;/RecNum&gt;&lt;DisplayText&gt;(2016)&lt;/DisplayText&gt;&lt;record&gt;&lt;rec-number&gt;7723&lt;/rec-number&gt;&lt;foreign-keys&gt;&lt;key app="EN" db-id="z5zt2wtf3v0zfye5d51p0wsg5twxfttez20r" timestamp="1647198576"&gt;7723&lt;/key&gt;&lt;/foreign-keys&gt;&lt;ref-type name="Book"&gt;6&lt;/ref-type&gt;&lt;contributors&gt;&lt;authors&gt;&lt;author&gt;Office for Disability Issues,&lt;/author&gt;&lt;/authors&gt;&lt;/contributors&gt;&lt;titles&gt;&lt;title&gt;New Zealand disability strategy 2016-2026&lt;/title&gt;&lt;/titles&gt;&lt;dates&gt;&lt;year&gt;2016&lt;/year&gt;&lt;/dates&gt;&lt;pub-location&gt;Wellington, New Zealand&lt;/pub-location&gt;&lt;publisher&gt;Author&lt;/publisher&gt;&lt;urls&gt;&lt;/urls&gt;&lt;/record&gt;&lt;/Cite&gt;&lt;/EndNote&gt;</w:instrText>
      </w:r>
      <w:r>
        <w:rPr>
          <w:noProof/>
        </w:rPr>
        <w:fldChar w:fldCharType="separate"/>
      </w:r>
      <w:r>
        <w:rPr>
          <w:noProof/>
        </w:rPr>
        <w:t>(2016)</w:t>
      </w:r>
      <w:r>
        <w:rPr>
          <w:noProof/>
        </w:rPr>
        <w:fldChar w:fldCharType="end"/>
      </w:r>
      <w:r>
        <w:rPr>
          <w:noProof/>
        </w:rPr>
        <w:t xml:space="preserve"> </w:t>
      </w:r>
      <w:r w:rsidR="002B3A00" w:rsidRPr="00043FF0">
        <w:t>recognized</w:t>
      </w:r>
      <w:r w:rsidRPr="00043FF0">
        <w:t xml:space="preserve"> that: </w:t>
      </w:r>
    </w:p>
    <w:p w14:paraId="1B7223C5" w14:textId="77777777" w:rsidR="004F4963" w:rsidRPr="00043FF0" w:rsidRDefault="004F4963" w:rsidP="004F4963">
      <w:pPr>
        <w:spacing w:line="480" w:lineRule="auto"/>
        <w:ind w:left="720"/>
      </w:pPr>
      <w:r w:rsidRPr="00043FF0">
        <w:t xml:space="preserve">Most Māori disabled people identify as Māori first. The importance of their cultural identify, which encompasses language, </w:t>
      </w:r>
      <w:proofErr w:type="spellStart"/>
      <w:r w:rsidRPr="00043FF0">
        <w:t>whānau</w:t>
      </w:r>
      <w:proofErr w:type="spellEnd"/>
      <w:r w:rsidRPr="00043FF0">
        <w:t xml:space="preserve">, cultural principles, </w:t>
      </w:r>
      <w:proofErr w:type="gramStart"/>
      <w:r w:rsidRPr="00043FF0">
        <w:t>practices</w:t>
      </w:r>
      <w:proofErr w:type="gramEnd"/>
      <w:r w:rsidRPr="00043FF0">
        <w:t xml:space="preserve"> and linkages to the land through genealogy, is paramount to how they live their day to day lives in both </w:t>
      </w:r>
      <w:proofErr w:type="spellStart"/>
      <w:r w:rsidRPr="00043FF0">
        <w:t>Te</w:t>
      </w:r>
      <w:proofErr w:type="spellEnd"/>
      <w:r w:rsidRPr="00043FF0">
        <w:t xml:space="preserve"> </w:t>
      </w:r>
      <w:proofErr w:type="spellStart"/>
      <w:r w:rsidRPr="00043FF0">
        <w:t>Ao</w:t>
      </w:r>
      <w:proofErr w:type="spellEnd"/>
      <w:r w:rsidRPr="00043FF0">
        <w:t xml:space="preserve"> Māori [the Māori world] and </w:t>
      </w:r>
      <w:proofErr w:type="spellStart"/>
      <w:r w:rsidRPr="00043FF0">
        <w:t>Te</w:t>
      </w:r>
      <w:proofErr w:type="spellEnd"/>
      <w:r w:rsidRPr="00043FF0">
        <w:t xml:space="preserve"> </w:t>
      </w:r>
      <w:proofErr w:type="spellStart"/>
      <w:r w:rsidRPr="00043FF0">
        <w:t>Ao</w:t>
      </w:r>
      <w:proofErr w:type="spellEnd"/>
      <w:r w:rsidRPr="00043FF0">
        <w:t xml:space="preserve"> </w:t>
      </w:r>
      <w:proofErr w:type="spellStart"/>
      <w:r w:rsidRPr="00043FF0">
        <w:t>Pākehā</w:t>
      </w:r>
      <w:proofErr w:type="spellEnd"/>
      <w:r w:rsidRPr="00043FF0">
        <w:t xml:space="preserve"> [the settler world].</w:t>
      </w:r>
    </w:p>
    <w:p w14:paraId="04D2EB1A" w14:textId="7F5B62A3" w:rsidR="004F4963" w:rsidRPr="003A5353" w:rsidRDefault="004F4963" w:rsidP="004F4963">
      <w:pPr>
        <w:spacing w:line="480" w:lineRule="auto"/>
      </w:pPr>
      <w:r w:rsidRPr="00043FF0">
        <w:t xml:space="preserve">An initial review confirmed that the NZDS has privileged </w:t>
      </w:r>
      <w:proofErr w:type="spellStart"/>
      <w:r w:rsidRPr="00043FF0">
        <w:t>Te</w:t>
      </w:r>
      <w:proofErr w:type="spellEnd"/>
      <w:r w:rsidRPr="00043FF0">
        <w:t xml:space="preserve"> </w:t>
      </w:r>
      <w:proofErr w:type="spellStart"/>
      <w:r w:rsidRPr="00043FF0">
        <w:t>Ao</w:t>
      </w:r>
      <w:proofErr w:type="spellEnd"/>
      <w:r w:rsidRPr="00043FF0">
        <w:t xml:space="preserve"> </w:t>
      </w:r>
      <w:proofErr w:type="spellStart"/>
      <w:r w:rsidRPr="00043FF0">
        <w:t>Pākehā</w:t>
      </w:r>
      <w:proofErr w:type="spellEnd"/>
      <w:r w:rsidRPr="00043FF0">
        <w:t xml:space="preserve"> rather than </w:t>
      </w:r>
      <w:proofErr w:type="spellStart"/>
      <w:r w:rsidRPr="00043FF0">
        <w:t>Te</w:t>
      </w:r>
      <w:proofErr w:type="spellEnd"/>
      <w:r w:rsidRPr="00043FF0">
        <w:t xml:space="preserve"> </w:t>
      </w:r>
      <w:proofErr w:type="spellStart"/>
      <w:r w:rsidRPr="00043FF0">
        <w:t>Ao</w:t>
      </w:r>
      <w:proofErr w:type="spellEnd"/>
      <w:r w:rsidRPr="00043FF0">
        <w:t xml:space="preserve"> Māori. One way of </w:t>
      </w:r>
      <w:proofErr w:type="spellStart"/>
      <w:r w:rsidRPr="00043FF0">
        <w:t>centring</w:t>
      </w:r>
      <w:proofErr w:type="spellEnd"/>
      <w:r w:rsidRPr="00043FF0">
        <w:t xml:space="preserve"> </w:t>
      </w:r>
      <w:proofErr w:type="spellStart"/>
      <w:r w:rsidRPr="00043FF0">
        <w:t>tāngata</w:t>
      </w:r>
      <w:proofErr w:type="spellEnd"/>
      <w:r w:rsidRPr="00043FF0">
        <w:t xml:space="preserve"> </w:t>
      </w:r>
      <w:proofErr w:type="spellStart"/>
      <w:r w:rsidRPr="00043FF0">
        <w:t>whaikaha</w:t>
      </w:r>
      <w:proofErr w:type="spellEnd"/>
      <w:r w:rsidRPr="00043FF0">
        <w:t xml:space="preserve"> world views would have been to frame the strategy using </w:t>
      </w:r>
      <w:proofErr w:type="spellStart"/>
      <w:r w:rsidRPr="00043FF0">
        <w:rPr>
          <w:i/>
          <w:iCs/>
        </w:rPr>
        <w:t>Te</w:t>
      </w:r>
      <w:proofErr w:type="spellEnd"/>
      <w:r w:rsidRPr="00043FF0">
        <w:rPr>
          <w:i/>
          <w:iCs/>
        </w:rPr>
        <w:t xml:space="preserve"> </w:t>
      </w:r>
      <w:proofErr w:type="spellStart"/>
      <w:r w:rsidRPr="00043FF0">
        <w:rPr>
          <w:i/>
          <w:iCs/>
        </w:rPr>
        <w:t>Pae</w:t>
      </w:r>
      <w:proofErr w:type="spellEnd"/>
      <w:r w:rsidRPr="00043FF0">
        <w:rPr>
          <w:i/>
          <w:iCs/>
        </w:rPr>
        <w:t xml:space="preserve"> </w:t>
      </w:r>
      <w:proofErr w:type="spellStart"/>
      <w:r w:rsidRPr="00043FF0">
        <w:rPr>
          <w:i/>
          <w:iCs/>
        </w:rPr>
        <w:t>Mahutonga</w:t>
      </w:r>
      <w:proofErr w:type="spellEnd"/>
      <w:r>
        <w:t xml:space="preserve"> </w:t>
      </w:r>
      <w:r>
        <w:fldChar w:fldCharType="begin"/>
      </w:r>
      <w:r>
        <w:instrText xml:space="preserve"> ADDIN EN.CITE &lt;EndNote&gt;&lt;Cite&gt;&lt;Author&gt;Durie&lt;/Author&gt;&lt;Year&gt;1999&lt;/Year&gt;&lt;RecNum&gt;170&lt;/RecNum&gt;&lt;DisplayText&gt;(Durie, 1999)&lt;/DisplayText&gt;&lt;record&gt;&lt;rec-number&gt;170&lt;/rec-number&gt;&lt;foreign-keys&gt;&lt;key app="EN" db-id="z5zt2wtf3v0zfye5d51p0wsg5twxfttez20r" timestamp="0"&gt;170&lt;/key&gt;&lt;/foreign-keys&gt;&lt;ref-type name="Journal Article"&gt;17&lt;/ref-type&gt;&lt;contributors&gt;&lt;authors&gt;&lt;author&gt;Durie, M&lt;/author&gt;&lt;/authors&gt;&lt;/contributors&gt;&lt;titles&gt;&lt;title&gt;Te pae mahutonga: A model for Māori health promotion&lt;/title&gt;&lt;secondary-title&gt;Health Promotion Forum Newsletter&lt;/secondary-title&gt;&lt;/titles&gt;&lt;periodical&gt;&lt;full-title&gt;Health Promotion Forum Newsletter&lt;/full-title&gt;&lt;/periodical&gt;&lt;pages&gt;2-5&lt;/pages&gt;&lt;volume&gt;49&lt;/volume&gt;&lt;dates&gt;&lt;year&gt;1999&lt;/year&gt;&lt;pub-dates&gt;&lt;date&gt;December&lt;/date&gt;&lt;/pub-dates&gt;&lt;/dates&gt;&lt;urls&gt;&lt;related-urls&gt;&lt;url&gt;http://www.hauora.co.nz/resources/tepaemahutongatxtvers.pdf&lt;/url&gt;&lt;/related-urls&gt;&lt;/urls&gt;&lt;/record&gt;&lt;/Cite&gt;&lt;/EndNote&gt;</w:instrText>
      </w:r>
      <w:r>
        <w:fldChar w:fldCharType="separate"/>
      </w:r>
      <w:r>
        <w:rPr>
          <w:noProof/>
        </w:rPr>
        <w:t>(Durie, 1999)</w:t>
      </w:r>
      <w:r>
        <w:fldChar w:fldCharType="end"/>
      </w:r>
      <w:r>
        <w:t xml:space="preserve"> </w:t>
      </w:r>
      <w:r w:rsidRPr="00043FF0">
        <w:t xml:space="preserve">or another Māori health model. With </w:t>
      </w:r>
      <w:proofErr w:type="spellStart"/>
      <w:r w:rsidRPr="00043FF0">
        <w:t>Te</w:t>
      </w:r>
      <w:proofErr w:type="spellEnd"/>
      <w:r w:rsidRPr="00043FF0">
        <w:t xml:space="preserve"> </w:t>
      </w:r>
      <w:proofErr w:type="spellStart"/>
      <w:r w:rsidRPr="00043FF0">
        <w:lastRenderedPageBreak/>
        <w:t>Pae</w:t>
      </w:r>
      <w:proofErr w:type="spellEnd"/>
      <w:r w:rsidRPr="00043FF0">
        <w:t xml:space="preserve">, Durie uses the Southern Cross to represent the elements of a Māori health promotion approach to wellbeing. Most critical are the two pointers – that is </w:t>
      </w:r>
      <w:proofErr w:type="spellStart"/>
      <w:r w:rsidRPr="00043FF0">
        <w:t>ngā</w:t>
      </w:r>
      <w:proofErr w:type="spellEnd"/>
      <w:r w:rsidRPr="00043FF0">
        <w:t xml:space="preserve"> </w:t>
      </w:r>
      <w:proofErr w:type="spellStart"/>
      <w:r w:rsidRPr="00043FF0">
        <w:t>manukura</w:t>
      </w:r>
      <w:proofErr w:type="spellEnd"/>
      <w:r w:rsidRPr="00043FF0">
        <w:t xml:space="preserve"> (community leadership), and mana </w:t>
      </w:r>
      <w:proofErr w:type="spellStart"/>
      <w:r w:rsidRPr="00043FF0">
        <w:t>whakahaere</w:t>
      </w:r>
      <w:proofErr w:type="spellEnd"/>
      <w:r w:rsidRPr="00043FF0">
        <w:t xml:space="preserve"> (autonomy)</w:t>
      </w:r>
      <w:r w:rsidR="002B3A00">
        <w:t xml:space="preserve">, </w:t>
      </w:r>
      <w:r w:rsidRPr="00043FF0">
        <w:t xml:space="preserve">which is about Māori control. The other elements include </w:t>
      </w:r>
      <w:proofErr w:type="spellStart"/>
      <w:r w:rsidRPr="00043FF0">
        <w:t>mauriora</w:t>
      </w:r>
      <w:proofErr w:type="spellEnd"/>
      <w:r w:rsidRPr="00043FF0">
        <w:t xml:space="preserve"> (cultural identity), </w:t>
      </w:r>
      <w:proofErr w:type="spellStart"/>
      <w:r w:rsidRPr="00043FF0">
        <w:t>waiora</w:t>
      </w:r>
      <w:proofErr w:type="spellEnd"/>
      <w:r w:rsidRPr="00043FF0">
        <w:t xml:space="preserve"> (physical environment), </w:t>
      </w:r>
      <w:proofErr w:type="spellStart"/>
      <w:r w:rsidRPr="00043FF0">
        <w:t>toiora</w:t>
      </w:r>
      <w:proofErr w:type="spellEnd"/>
      <w:r w:rsidRPr="00043FF0">
        <w:t xml:space="preserve"> (healthy lifestyles) and </w:t>
      </w:r>
      <w:proofErr w:type="spellStart"/>
      <w:r w:rsidRPr="00043FF0">
        <w:t>te</w:t>
      </w:r>
      <w:proofErr w:type="spellEnd"/>
      <w:r w:rsidRPr="00043FF0">
        <w:t xml:space="preserve"> </w:t>
      </w:r>
      <w:proofErr w:type="spellStart"/>
      <w:r w:rsidRPr="003A5353">
        <w:t>oranga</w:t>
      </w:r>
      <w:proofErr w:type="spellEnd"/>
      <w:r w:rsidRPr="003A5353">
        <w:t xml:space="preserve"> (participation in society). All elements need to be incorporated and addressed.</w:t>
      </w:r>
    </w:p>
    <w:p w14:paraId="2A91F034" w14:textId="1A92DEE5" w:rsidR="004F4963" w:rsidRPr="00043FF0" w:rsidRDefault="004F4963" w:rsidP="004F4963">
      <w:pPr>
        <w:spacing w:line="480" w:lineRule="auto"/>
      </w:pPr>
      <w:proofErr w:type="spellStart"/>
      <w:r w:rsidRPr="003A5353">
        <w:t>Tāngata</w:t>
      </w:r>
      <w:proofErr w:type="spellEnd"/>
      <w:r w:rsidRPr="003A5353">
        <w:t xml:space="preserve"> </w:t>
      </w:r>
      <w:proofErr w:type="spellStart"/>
      <w:r w:rsidRPr="003A5353">
        <w:t>whaikaha</w:t>
      </w:r>
      <w:proofErr w:type="spellEnd"/>
      <w:r w:rsidRPr="003A5353">
        <w:t xml:space="preserve"> is a term gifted by a prominent elder </w:t>
      </w:r>
      <w:proofErr w:type="spellStart"/>
      <w:r w:rsidRPr="003A5353">
        <w:t>Maaka</w:t>
      </w:r>
      <w:proofErr w:type="spellEnd"/>
      <w:r w:rsidRPr="003A5353">
        <w:t xml:space="preserve"> Tibble to the disability community in 2015</w:t>
      </w:r>
      <w:r>
        <w:t xml:space="preserve"> </w:t>
      </w:r>
      <w:r>
        <w:fldChar w:fldCharType="begin"/>
      </w:r>
      <w:r>
        <w:instrText xml:space="preserve"> ADDIN EN.CITE &lt;EndNote&gt;&lt;Cite&gt;&lt;Author&gt;Opai&lt;/Author&gt;&lt;Year&gt;2017&lt;/Year&gt;&lt;RecNum&gt;7730&lt;/RecNum&gt;&lt;DisplayText&gt;(Opai, 2017)&lt;/DisplayText&gt;&lt;record&gt;&lt;rec-number&gt;7730&lt;/rec-number&gt;&lt;foreign-keys&gt;&lt;key app="EN" db-id="z5zt2wtf3v0zfye5d51p0wsg5twxfttez20r" timestamp="1647203340"&gt;7730&lt;/key&gt;&lt;/foreign-keys&gt;&lt;ref-type name="Book"&gt;6&lt;/ref-type&gt;&lt;contributors&gt;&lt;authors&gt;&lt;author&gt;Opai, K&lt;/author&gt;&lt;/authors&gt;&lt;/contributors&gt;&lt;titles&gt;&lt;title&gt;&lt;style face="normal" font="default" size="100%"&gt;Te Reo h&lt;/style&gt;&lt;style face="normal" font="default" charset="238" size="100%"&gt;āpai&lt;/style&gt;&lt;style face="normal" font="default" size="100%"&gt;: &lt;/style&gt;&lt;style face="normal" font="default" charset="238" size="100%"&gt;A Māori language glossary for use in the mental health, addiction and disability sectors&lt;/style&gt;&lt;/title&gt;&lt;/titles&gt;&lt;dates&gt;&lt;year&gt;2017&lt;/year&gt;&lt;/dates&gt;&lt;pub-location&gt;Wellington, New Zealand&lt;/pub-location&gt;&lt;publisher&gt;&lt;style face="normal" font="default" charset="238" size="100%"&gt;Te Taura Whiri i te Reo Māori &lt;/style&gt;&lt;/publisher&gt;&lt;urls&gt;&lt;/urls&gt;&lt;/record&gt;&lt;/Cite&gt;&lt;/EndNote&gt;</w:instrText>
      </w:r>
      <w:r>
        <w:fldChar w:fldCharType="separate"/>
      </w:r>
      <w:r>
        <w:rPr>
          <w:noProof/>
        </w:rPr>
        <w:t>(Opai, 2017)</w:t>
      </w:r>
      <w:r>
        <w:fldChar w:fldCharType="end"/>
      </w:r>
      <w:r w:rsidRPr="003A5353">
        <w:t xml:space="preserve">. </w:t>
      </w:r>
      <w:proofErr w:type="spellStart"/>
      <w:r w:rsidRPr="003A5353">
        <w:t>Tāngata</w:t>
      </w:r>
      <w:proofErr w:type="spellEnd"/>
      <w:r w:rsidRPr="003A5353">
        <w:t xml:space="preserve"> </w:t>
      </w:r>
      <w:proofErr w:type="spellStart"/>
      <w:r w:rsidRPr="003A5353">
        <w:t>whaikaha</w:t>
      </w:r>
      <w:proofErr w:type="spellEnd"/>
      <w:r w:rsidRPr="003A5353">
        <w:t xml:space="preserve"> is a strength-based description to strive for enlightenment and enablement.</w:t>
      </w:r>
      <w:r w:rsidR="002B3A00">
        <w:t xml:space="preserve"> </w:t>
      </w:r>
      <w:r w:rsidRPr="003A5353">
        <w:t xml:space="preserve">It captures </w:t>
      </w:r>
      <w:proofErr w:type="spellStart"/>
      <w:r w:rsidRPr="003A5353">
        <w:t>Tāngata</w:t>
      </w:r>
      <w:proofErr w:type="spellEnd"/>
      <w:r w:rsidRPr="003A5353">
        <w:t xml:space="preserve"> </w:t>
      </w:r>
      <w:proofErr w:type="spellStart"/>
      <w:r w:rsidRPr="003A5353">
        <w:t>whaikaha</w:t>
      </w:r>
      <w:proofErr w:type="spellEnd"/>
      <w:r w:rsidRPr="003A5353">
        <w:t xml:space="preserve"> taking rangatiratanga (absolute</w:t>
      </w:r>
      <w:r w:rsidRPr="00043FF0">
        <w:t xml:space="preserve"> control) over how they wish their impairments/disabilities to be described in </w:t>
      </w:r>
      <w:proofErr w:type="spellStart"/>
      <w:r w:rsidRPr="00043FF0">
        <w:t>Te</w:t>
      </w:r>
      <w:proofErr w:type="spellEnd"/>
      <w:r w:rsidRPr="00043FF0">
        <w:t xml:space="preserve"> </w:t>
      </w:r>
      <w:proofErr w:type="spellStart"/>
      <w:r w:rsidRPr="00043FF0">
        <w:t>Reo</w:t>
      </w:r>
      <w:proofErr w:type="spellEnd"/>
      <w:r w:rsidRPr="00043FF0">
        <w:t xml:space="preserve"> Māori (Māori language). The term </w:t>
      </w:r>
      <w:proofErr w:type="spellStart"/>
      <w:r w:rsidRPr="00043FF0">
        <w:t>tāngata</w:t>
      </w:r>
      <w:proofErr w:type="spellEnd"/>
      <w:r w:rsidRPr="00043FF0">
        <w:t xml:space="preserve"> </w:t>
      </w:r>
      <w:proofErr w:type="spellStart"/>
      <w:r w:rsidRPr="00043FF0">
        <w:t>whaikaha</w:t>
      </w:r>
      <w:proofErr w:type="spellEnd"/>
      <w:r w:rsidRPr="00043FF0">
        <w:t xml:space="preserve"> encapsulates all disabled people </w:t>
      </w:r>
      <w:proofErr w:type="gramStart"/>
      <w:r w:rsidRPr="00043FF0">
        <w:t>and also</w:t>
      </w:r>
      <w:proofErr w:type="gramEnd"/>
      <w:r w:rsidRPr="00043FF0">
        <w:t xml:space="preserve"> includes </w:t>
      </w:r>
      <w:proofErr w:type="spellStart"/>
      <w:r w:rsidRPr="00043FF0">
        <w:t>tāngata</w:t>
      </w:r>
      <w:proofErr w:type="spellEnd"/>
      <w:r w:rsidRPr="00043FF0">
        <w:t xml:space="preserve"> </w:t>
      </w:r>
      <w:proofErr w:type="spellStart"/>
      <w:r w:rsidRPr="00043FF0">
        <w:t>whaiora</w:t>
      </w:r>
      <w:proofErr w:type="spellEnd"/>
      <w:r w:rsidRPr="00043FF0">
        <w:t xml:space="preserve">, a term that is used to mean a person who is subject of care, assessment and treatment in mental health. The Office for Disability Issues did not use this Māori term within the Strategy.    </w:t>
      </w:r>
    </w:p>
    <w:p w14:paraId="3BB8D7BA" w14:textId="66678CFE" w:rsidR="004F4963" w:rsidRPr="00043FF0" w:rsidRDefault="004F4963" w:rsidP="004F4963">
      <w:pPr>
        <w:spacing w:line="480" w:lineRule="auto"/>
      </w:pPr>
      <w:r w:rsidRPr="00043FF0">
        <w:t xml:space="preserve">Māori and/or iwi health, disability and social service providers and services are an important expression of </w:t>
      </w:r>
      <w:proofErr w:type="spellStart"/>
      <w:r w:rsidRPr="00043FF0">
        <w:t>tino</w:t>
      </w:r>
      <w:proofErr w:type="spellEnd"/>
      <w:r w:rsidRPr="00043FF0">
        <w:t xml:space="preserve"> rangatiratanga (sovereignty) within Aotearoa. They are services developed from a Māori philosophical perspective by Māori for Māori. The twin-track approach outlined within the NZDS </w:t>
      </w:r>
      <w:r w:rsidR="002B3A00" w:rsidRPr="00043FF0">
        <w:t>recognizes</w:t>
      </w:r>
      <w:r w:rsidRPr="00043FF0">
        <w:t xml:space="preserve"> “mainstream” services and specific disability services but renders invisible the option of </w:t>
      </w:r>
      <w:proofErr w:type="spellStart"/>
      <w:r w:rsidRPr="00043FF0">
        <w:t>kaupapa</w:t>
      </w:r>
      <w:proofErr w:type="spellEnd"/>
      <w:r w:rsidRPr="00043FF0">
        <w:t xml:space="preserve"> Māori providers. </w:t>
      </w:r>
    </w:p>
    <w:p w14:paraId="3D38D66F" w14:textId="484EDDCA" w:rsidR="004F4963" w:rsidRPr="003A5353" w:rsidRDefault="004F4963" w:rsidP="004F4963">
      <w:pPr>
        <w:spacing w:line="480" w:lineRule="auto"/>
      </w:pPr>
      <w:r w:rsidRPr="003A5353">
        <w:t xml:space="preserve">There is considerable evidence that </w:t>
      </w:r>
      <w:proofErr w:type="spellStart"/>
      <w:r w:rsidRPr="003A5353">
        <w:t>kaupapa</w:t>
      </w:r>
      <w:proofErr w:type="spellEnd"/>
      <w:r w:rsidRPr="003A5353">
        <w:t xml:space="preserve"> Māori services are effective in delivering quality holistic care to Māori </w:t>
      </w:r>
      <w:proofErr w:type="spellStart"/>
      <w:r w:rsidRPr="003A5353">
        <w:t>whānau</w:t>
      </w:r>
      <w:proofErr w:type="spellEnd"/>
      <w:r w:rsidRPr="003A5353">
        <w:t xml:space="preserve"> </w:t>
      </w:r>
      <w:r>
        <w:fldChar w:fldCharType="begin">
          <w:fldData xml:space="preserve">PEVuZE5vdGU+PENpdGU+PEF1dGhvcj5Gb3JyZXN0PC9BdXRob3I+PFllYXI+MjAxNjwvWWVhcj48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</w:fldData>
        </w:fldChar>
      </w:r>
      <w:r>
        <w:instrText xml:space="preserve"> ADDIN EN.CITE </w:instrText>
      </w:r>
      <w:r>
        <w:fldChar w:fldCharType="begin">
          <w:fldData xml:space="preserve">PEVuZE5vdGU+PENpdGU+PEF1dGhvcj5Gb3JyZXN0PC9BdXRob3I+PFllYXI+MjAxNjwvWWVhcj48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</w:fldData>
        </w:fldChar>
      </w:r>
      <w:r>
        <w:instrText xml:space="preserve"> ADDIN EN.CITE.DATA </w:instrText>
      </w:r>
      <w:r>
        <w:fldChar w:fldCharType="end"/>
      </w:r>
      <w:r>
        <w:fldChar w:fldCharType="separate"/>
      </w:r>
      <w:r>
        <w:rPr>
          <w:noProof/>
        </w:rPr>
        <w:t>(Forrest et al., 2016; Gould et al., 2013; Te Puni Kōkiri, 2013)</w:t>
      </w:r>
      <w:r>
        <w:fldChar w:fldCharType="end"/>
      </w:r>
      <w:r w:rsidRPr="003A5353">
        <w:t xml:space="preserve">. This effectiveness in part comes from the employment of Māori practitioners that are both clinically and culturally competent </w:t>
      </w:r>
      <w:r>
        <w:fldChar w:fldCharType="begin">
          <w:fldData xml:space="preserve">PEVuZE5vdGU+PENpdGU+PEF1dGhvcj5IdW50ZXI8L0F1dGhvcj48WWVhcj4yMDE5PC9ZZWFyPjxS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</w:fldData>
        </w:fldChar>
      </w:r>
      <w:r>
        <w:instrText xml:space="preserve"> ADDIN EN.CITE </w:instrText>
      </w:r>
      <w:r>
        <w:fldChar w:fldCharType="begin">
          <w:fldData xml:space="preserve">PEVuZE5vdGU+PENpdGU+PEF1dGhvcj5IdW50ZXI8L0F1dGhvcj48WWVhcj4yMDE5PC9ZZWFyPjxS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</w:fldData>
        </w:fldChar>
      </w:r>
      <w:r>
        <w:instrText xml:space="preserve"> ADDIN EN.CITE.DATA </w:instrText>
      </w:r>
      <w:r>
        <w:fldChar w:fldCharType="end"/>
      </w:r>
      <w:r>
        <w:fldChar w:fldCharType="separate"/>
      </w:r>
      <w:r>
        <w:rPr>
          <w:noProof/>
        </w:rPr>
        <w:t>(Hunter, 2019; Wilson, 2018)</w:t>
      </w:r>
      <w:r>
        <w:fldChar w:fldCharType="end"/>
      </w:r>
      <w:r w:rsidRPr="003A5353">
        <w:t>. Māori nurses for instance are often immersed in tikanga (Māori protocol), whakapapa (genealogy)</w:t>
      </w:r>
      <w:r w:rsidR="002B3A00">
        <w:t>,</w:t>
      </w:r>
      <w:r w:rsidRPr="003A5353">
        <w:t xml:space="preserve"> and are </w:t>
      </w:r>
      <w:r w:rsidRPr="003A5353">
        <w:lastRenderedPageBreak/>
        <w:t>fierce advocate</w:t>
      </w:r>
      <w:r w:rsidR="002B3A00">
        <w:t>s</w:t>
      </w:r>
      <w:r w:rsidRPr="003A5353">
        <w:t xml:space="preserve"> for Māori </w:t>
      </w:r>
      <w:proofErr w:type="spellStart"/>
      <w:r w:rsidRPr="003A5353">
        <w:t>whānau</w:t>
      </w:r>
      <w:proofErr w:type="spellEnd"/>
      <w:r>
        <w:t xml:space="preserve"> </w:t>
      </w:r>
      <w:r>
        <w:fldChar w:fldCharType="begin"/>
      </w:r>
      <w:r>
        <w:instrText xml:space="preserve"> ADDIN EN.CITE &lt;EndNote&gt;&lt;Cite&gt;&lt;Author&gt;Simon&lt;/Author&gt;&lt;Year&gt;2006&lt;/Year&gt;&lt;RecNum&gt;7733&lt;/RecNum&gt;&lt;DisplayText&gt;(Simon, 2006)&lt;/DisplayText&gt;&lt;record&gt;&lt;rec-number&gt;7733&lt;/rec-number&gt;&lt;foreign-keys&gt;&lt;key app="EN" db-id="z5zt2wtf3v0zfye5d51p0wsg5twxfttez20r" timestamp="1647203612"&gt;7733&lt;/key&gt;&lt;/foreign-keys&gt;&lt;ref-type name="Journal Article"&gt;17&lt;/ref-type&gt;&lt;contributors&gt;&lt;authors&gt;&lt;author&gt;Simon, V.&lt;/author&gt;&lt;/authors&gt;&lt;/contributors&gt;&lt;titles&gt;&lt;title&gt;Characterising Maori nursing practice&lt;/title&gt;&lt;secondary-title&gt;Contemporary Nurse: A Journal for the Australian Nursing Profession&lt;/secondary-title&gt;&lt;/titles&gt;&lt;periodical&gt;&lt;full-title&gt;Contemporary Nurse: A Journal for the Australian Nursing Profession&lt;/full-title&gt;&lt;/periodical&gt;&lt;pages&gt;203-213&lt;/pages&gt;&lt;volume&gt;22&lt;/volume&gt;&lt;number&gt;2&lt;/number&gt;&lt;keywords&gt;&lt;keyword&gt;Nurses&lt;/keyword&gt;&lt;keyword&gt;Culture&lt;/keyword&gt;&lt;keyword&gt;Research&lt;/keyword&gt;&lt;/keywords&gt;&lt;dates&gt;&lt;year&gt;2006&lt;/year&gt;&lt;pub-dates&gt;&lt;date&gt;09/01/&lt;/date&gt;&lt;/pub-dates&gt;&lt;/dates&gt;&lt;isbn&gt;1037-6178&lt;/isbn&gt;&lt;accession-num&gt;edsihc.641111309885042&lt;/accession-num&gt;&lt;work-type&gt;Journal Article&lt;/work-type&gt;&lt;urls&gt;&lt;related-urls&gt;&lt;url&gt;https://ezproxy.aut.ac.nz/login?url=https://search.ebscohost.com/login.aspx?direct=true&amp;amp;site=eds-live&amp;amp;db=edsihc&amp;amp;AN=edsihc.641111309885042&lt;/url&gt;&lt;/related-urls&gt;&lt;/urls&gt;&lt;electronic-resource-num&gt;10.3316/informit.641111309885042&lt;/electronic-resource-num&gt;&lt;remote-database-name&gt;edsihc&lt;/remote-database-name&gt;&lt;remote-database-provider&gt;EBSCOhost&lt;/remote-database-provider&gt;&lt;/record&gt;&lt;/Cite&gt;&lt;/EndNote&gt;</w:instrText>
      </w:r>
      <w:r>
        <w:fldChar w:fldCharType="separate"/>
      </w:r>
      <w:r>
        <w:rPr>
          <w:noProof/>
        </w:rPr>
        <w:t>(Simon, 2006)</w:t>
      </w:r>
      <w:r>
        <w:fldChar w:fldCharType="end"/>
      </w:r>
      <w:r>
        <w:t>.</w:t>
      </w:r>
    </w:p>
    <w:p w14:paraId="48872E53" w14:textId="77777777" w:rsidR="004F4963" w:rsidRPr="00043FF0" w:rsidRDefault="004F4963" w:rsidP="004F4963">
      <w:pPr>
        <w:pStyle w:val="Heading3"/>
        <w:spacing w:line="480" w:lineRule="auto"/>
      </w:pPr>
      <w:r w:rsidRPr="00043FF0">
        <w:t>Determinants of Māori health</w:t>
      </w:r>
    </w:p>
    <w:p w14:paraId="0509035E" w14:textId="4B63AD51" w:rsidR="004F4963" w:rsidRPr="00043FF0" w:rsidRDefault="004F4963" w:rsidP="004F4963">
      <w:pPr>
        <w:spacing w:line="480" w:lineRule="auto"/>
      </w:pPr>
      <w:r w:rsidRPr="00043FF0">
        <w:t xml:space="preserve">The Strategy failed to address the historical, cultural, political and social determinants of </w:t>
      </w:r>
      <w:proofErr w:type="spellStart"/>
      <w:r w:rsidRPr="00043FF0">
        <w:t>tāngata</w:t>
      </w:r>
      <w:proofErr w:type="spellEnd"/>
      <w:r w:rsidRPr="00043FF0">
        <w:t xml:space="preserve"> </w:t>
      </w:r>
      <w:proofErr w:type="spellStart"/>
      <w:r w:rsidRPr="00043FF0">
        <w:t>whaikaha</w:t>
      </w:r>
      <w:proofErr w:type="spellEnd"/>
      <w:r w:rsidRPr="00043FF0">
        <w:t xml:space="preserve"> health and well-being</w:t>
      </w:r>
      <w:r>
        <w:t xml:space="preserve"> </w:t>
      </w:r>
      <w:r>
        <w:fldChar w:fldCharType="begin"/>
      </w:r>
      <w:r>
        <w:instrText xml:space="preserve"> ADDIN EN.CITE &lt;EndNote&gt;&lt;Cite&gt;&lt;Author&gt;Kiro&lt;/Author&gt;&lt;Year&gt;2000&lt;/Year&gt;&lt;RecNum&gt;160&lt;/RecNum&gt;&lt;DisplayText&gt;(Kiro, 2000; Robson, 2007)&lt;/DisplayText&gt;&lt;record&gt;&lt;rec-number&gt;160&lt;/rec-number&gt;&lt;foreign-keys&gt;&lt;key app="EN" db-id="z5zt2wtf3v0zfye5d51p0wsg5twxfttez20r" timestamp="0"&gt;160&lt;/key&gt;&lt;/foreign-keys&gt;&lt;ref-type name="Thesis"&gt;32&lt;/ref-type&gt;&lt;contributors&gt;&lt;authors&gt;&lt;author&gt;Kiro, C&lt;/author&gt;&lt;/authors&gt;&lt;/contributors&gt;&lt;titles&gt;&lt;title&gt;Kimihia mo te hauora Maori: Maori health policy and practice&lt;/title&gt;&lt;/titles&gt;&lt;dates&gt;&lt;year&gt;2000&lt;/year&gt;&lt;/dates&gt;&lt;pub-location&gt;Auckland, New Zealand&lt;/pub-location&gt;&lt;publisher&gt;Massey University&lt;/publisher&gt;&lt;work-type&gt;Doctoral dissertation&lt;/work-type&gt;&lt;urls&gt;&lt;/urls&gt;&lt;/record&gt;&lt;/Cite&gt;&lt;Cite&gt;&lt;Author&gt;Robson&lt;/Author&gt;&lt;Year&gt;2007&lt;/Year&gt;&lt;RecNum&gt;162&lt;/RecNum&gt;&lt;record&gt;&lt;rec-number&gt;162&lt;/rec-number&gt;&lt;foreign-keys&gt;&lt;key app="EN" db-id="z5zt2wtf3v0zfye5d51p0wsg5twxfttez20r" timestamp="0"&gt;162&lt;/key&gt;&lt;/foreign-keys&gt;&lt;ref-type name="Book Section"&gt;5&lt;/ref-type&gt;&lt;contributors&gt;&lt;authors&gt;&lt;author&gt;Robson, B&lt;/author&gt;&lt;/authors&gt;&lt;secondary-authors&gt;&lt;author&gt;Bargh, Maria&lt;/author&gt;&lt;/secondary-authors&gt;&lt;/contributors&gt;&lt;titles&gt;&lt;title&gt;Economic determinants of Maori health and disparities&lt;/title&gt;&lt;secondary-title&gt;Resistance: An indigenous response to neoliberalism&lt;/secondary-title&gt;&lt;/titles&gt;&lt;pages&gt;45-61&lt;/pages&gt;&lt;dates&gt;&lt;year&gt;2007&lt;/year&gt;&lt;pub-dates&gt;&lt;date&gt;June&lt;/date&gt;&lt;/pub-dates&gt;&lt;/dates&gt;&lt;pub-location&gt;Wellington, New Zealand&lt;/pub-location&gt;&lt;publisher&gt;Huia&lt;/publisher&gt;&lt;urls&gt;&lt;/urls&gt;&lt;/record&gt;&lt;/Cite&gt;&lt;/EndNote&gt;</w:instrText>
      </w:r>
      <w:r>
        <w:fldChar w:fldCharType="separate"/>
      </w:r>
      <w:r>
        <w:rPr>
          <w:noProof/>
        </w:rPr>
        <w:t>(Kiro, 2000; Robson, 2007)</w:t>
      </w:r>
      <w:r>
        <w:fldChar w:fldCharType="end"/>
      </w:r>
      <w:r w:rsidRPr="00043FF0">
        <w:t xml:space="preserve">. The inter-generational impact of the trauma of </w:t>
      </w:r>
      <w:r w:rsidR="002B3A00" w:rsidRPr="00043FF0">
        <w:t>colonization</w:t>
      </w:r>
      <w:r w:rsidRPr="00043FF0">
        <w:t xml:space="preserve"> on Māori </w:t>
      </w:r>
      <w:proofErr w:type="spellStart"/>
      <w:r w:rsidRPr="00043FF0">
        <w:t>whānau</w:t>
      </w:r>
      <w:proofErr w:type="spellEnd"/>
      <w:r w:rsidRPr="00043FF0">
        <w:t xml:space="preserve"> is well documented but rarely considered in public policy </w:t>
      </w:r>
      <w:r>
        <w:fldChar w:fldCharType="begin"/>
      </w:r>
      <w:r>
        <w:instrText xml:space="preserve"> ADDIN EN.CITE &lt;EndNote&gt;&lt;Cite&gt;&lt;Author&gt;Pihama&lt;/Author&gt;&lt;Year&gt;2014&lt;/Year&gt;&lt;RecNum&gt;4725&lt;/RecNum&gt;&lt;DisplayText&gt;(Pihama et al., 2014)&lt;/DisplayText&gt;&lt;record&gt;&lt;rec-number&gt;4725&lt;/rec-number&gt;&lt;foreign-keys&gt;&lt;key app="EN" db-id="z5zt2wtf3v0zfye5d51p0wsg5twxfttez20r" timestamp="0"&gt;4725&lt;/key&gt;&lt;/foreign-keys&gt;&lt;ref-type name="Journal Article"&gt;17&lt;/ref-type&gt;&lt;contributors&gt;&lt;authors&gt;&lt;author&gt;Pihama, Leonie&lt;/author&gt;&lt;author&gt;Reynolds, Paul&lt;/author&gt;&lt;author&gt;Smith, Cherryl&lt;/author&gt;&lt;author&gt;Reid, John&lt;/author&gt;&lt;author&gt;Smith, Linda Tuhiwai&lt;/author&gt;&lt;author&gt;Te Nana, Rihi&lt;/author&gt;&lt;/authors&gt;&lt;/contributors&gt;&lt;titles&gt;&lt;title&gt;Postioning historical trauma theory within Aotearoa New Zealand&lt;/title&gt;&lt;secondary-title&gt;AlterNative: An International Journal of Indigenous Peoples&lt;/secondary-title&gt;&lt;/titles&gt;&lt;periodical&gt;&lt;full-title&gt;AlterNative: An International Journal of Indigenous Peoples&lt;/full-title&gt;&lt;/periodical&gt;&lt;pages&gt;248-262&lt;/pages&gt;&lt;volume&gt;10&lt;/volume&gt;&lt;number&gt;3&lt;/number&gt;&lt;keywords&gt;&lt;keyword&gt;EMOTIONAL trauma&lt;/keyword&gt;&lt;keyword&gt;KURA kaupapa Maori&lt;/keyword&gt;&lt;keyword&gt;GENOCIDE&lt;/keyword&gt;&lt;keyword&gt;COLONIZATION&lt;/keyword&gt;&lt;keyword&gt;NEW Zealand&lt;/keyword&gt;&lt;/keywords&gt;&lt;dates&gt;&lt;year&gt;2014&lt;/year&gt;&lt;pub-dates&gt;&lt;date&gt;07//&lt;/date&gt;&lt;/pub-dates&gt;&lt;/dates&gt;&lt;publisher&gt;University of Auckland on behalf of Nga Pae o te Maramatanga&lt;/publisher&gt;&lt;isbn&gt;11771801&lt;/isbn&gt;&lt;accession-num&gt;97821341&lt;/accession-num&gt;&lt;work-type&gt;Article&lt;/work-type&gt;&lt;urls&gt;&lt;related-urls&gt;&lt;url&gt;http://ezproxy.aut.ac.nz/login?url=http://search.ebscohost.com/login.aspx?direct=true&amp;amp;db=anh&amp;amp;AN=97821341&amp;amp;site=eds-live&amp;amp;scope=site&lt;/url&gt;&lt;/related-urls&gt;&lt;/urls&gt;&lt;remote-database-name&gt;anh&lt;/remote-database-name&gt;&lt;remote-database-provider&gt;EBSCOhost&lt;/remote-database-provider&gt;&lt;/record&gt;&lt;/Cite&gt;&lt;/EndNote&gt;</w:instrText>
      </w:r>
      <w:r>
        <w:fldChar w:fldCharType="separate"/>
      </w:r>
      <w:r>
        <w:rPr>
          <w:noProof/>
        </w:rPr>
        <w:t>(Pihama et al., 2014)</w:t>
      </w:r>
      <w:r>
        <w:fldChar w:fldCharType="end"/>
      </w:r>
      <w:r w:rsidRPr="00043FF0">
        <w:t xml:space="preserve">. This historic legacy is compounded by contemporary manifestations of racism across the administration of the public sector </w:t>
      </w:r>
      <w:r>
        <w:fldChar w:fldCharType="begin"/>
      </w:r>
      <w:r>
        <w:instrText xml:space="preserve"> ADDIN EN.CITE &lt;EndNote&gt;&lt;Cite&gt;&lt;Author&gt;Came&lt;/Author&gt;&lt;Year&gt;2014&lt;/Year&gt;&lt;RecNum&gt;2791&lt;/RecNum&gt;&lt;DisplayText&gt;(Came, 2014; Came et al., 2017)&lt;/DisplayText&gt;&lt;record&gt;&lt;rec-number&gt;2791&lt;/rec-number&gt;&lt;foreign-keys&gt;&lt;key app="EN" db-id="z5zt2wtf3v0zfye5d51p0wsg5twxfttez20r" timestamp="0"&gt;2791&lt;/key&gt;&lt;/foreign-keys&gt;&lt;ref-type name="Journal Article"&gt;17&lt;/ref-type&gt;&lt;contributors&gt;&lt;authors&gt;&lt;author&gt;Came, H&lt;/author&gt;&lt;/authors&gt;&lt;/contributors&gt;&lt;titles&gt;&lt;title&gt;Sites of institutional racism in public health policy making in New Zealand&lt;/title&gt;&lt;secondary-title&gt;Social Science and Medicine&lt;/secondary-title&gt;&lt;/titles&gt;&lt;periodical&gt;&lt;full-title&gt;Social Science and Medicine&lt;/full-title&gt;&lt;/periodical&gt;&lt;pages&gt;214-220&lt;/pages&gt;&lt;volume&gt;106&lt;/volume&gt;&lt;number&gt;0&lt;/number&gt;&lt;dates&gt;&lt;year&gt;2014&lt;/year&gt;&lt;/dates&gt;&lt;urls&gt;&lt;related-urls&gt;&lt;url&gt;http://www.sciencedirect.com/science/article/pii/S0277953614000975&lt;/url&gt;&lt;/related-urls&gt;&lt;/urls&gt;&lt;electronic-resource-num&gt;10.1016/j.socscimed.2014.01.055&lt;/electronic-resource-num&gt;&lt;/record&gt;&lt;/Cite&gt;&lt;Cite&gt;&lt;Author&gt;Came&lt;/Author&gt;&lt;Year&gt;2017&lt;/Year&gt;&lt;RecNum&gt;4513&lt;/RecNum&gt;&lt;record&gt;&lt;rec-number&gt;4513&lt;/rec-number&gt;&lt;foreign-keys&gt;&lt;key app="EN" db-id="z5zt2wtf3v0zfye5d51p0wsg5twxfttez20r" timestamp="0"&gt;4513&lt;/key&gt;&lt;/foreign-keys&gt;&lt;ref-type name="Journal Article"&gt;17&lt;/ref-type&gt;&lt;contributors&gt;&lt;authors&gt;&lt;author&gt;Came, H&lt;/author&gt;&lt;author&gt;Doole, C&lt;/author&gt;&lt;author&gt;McKenna, B&lt;/author&gt;&lt;author&gt;McCreanor, Tim&lt;/author&gt;&lt;/authors&gt;&lt;/contributors&gt;&lt;titles&gt;&lt;title&gt;Institutional racism in public health contracting: Findings of a nationwide survey from New Zealand&lt;/title&gt;&lt;secondary-title&gt;Social Science and Medicine&lt;/secondary-title&gt;&lt;/titles&gt;&lt;periodical&gt;&lt;full-title&gt;Social Science and Medicine&lt;/full-title&gt;&lt;/periodical&gt;&lt;pages&gt;132-139&lt;/pages&gt;&lt;volume&gt;199&lt;/volume&gt;&lt;dates&gt;&lt;year&gt;2017&lt;/year&gt;&lt;/dates&gt;&lt;urls&gt;&lt;/urls&gt;&lt;electronic-resource-num&gt;&lt;style face="underline" font="default" size="100%"&gt;10.1016/j.socscimed.2017.06.002&lt;/style&gt;&lt;/electronic-resource-num&gt;&lt;/record&gt;&lt;/Cite&gt;&lt;/EndNote&gt;</w:instrText>
      </w:r>
      <w:r>
        <w:fldChar w:fldCharType="separate"/>
      </w:r>
      <w:r>
        <w:rPr>
          <w:noProof/>
        </w:rPr>
        <w:t>(Came, 2014; Came et al., 2017)</w:t>
      </w:r>
      <w:r>
        <w:fldChar w:fldCharType="end"/>
      </w:r>
      <w:r w:rsidRPr="00043FF0">
        <w:t>. Within the health sector</w:t>
      </w:r>
      <w:r w:rsidR="002B3A00">
        <w:t>,</w:t>
      </w:r>
      <w:r w:rsidRPr="00043FF0">
        <w:t xml:space="preserve"> racism can also be traced back to the quality and quantity of health care Māori </w:t>
      </w:r>
      <w:proofErr w:type="spellStart"/>
      <w:r w:rsidRPr="00043FF0">
        <w:t>whānau</w:t>
      </w:r>
      <w:proofErr w:type="spellEnd"/>
      <w:r w:rsidRPr="00043FF0">
        <w:t xml:space="preserve"> can access </w:t>
      </w:r>
      <w:r>
        <w:fldChar w:fldCharType="begin">
          <w:fldData xml:space="preserve">PEVuZE5vdGU+PENpdGU+PEF1dGhvcj5DcmVuZ2xlIFM8L0F1dGhvcj48WWVhcj4yMDA1PC9ZZWFy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</w:fldData>
        </w:fldChar>
      </w:r>
      <w:r>
        <w:instrText xml:space="preserve"> ADDIN EN.CITE </w:instrText>
      </w:r>
      <w:r>
        <w:fldChar w:fldCharType="begin">
          <w:fldData xml:space="preserve">PEVuZE5vdGU+PENpdGU+PEF1dGhvcj5DcmVuZ2xlIFM8L0F1dGhvcj48WWVhcj4yMDA1PC9ZZWFy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</w:fldData>
        </w:fldChar>
      </w:r>
      <w:r>
        <w:instrText xml:space="preserve"> ADDIN EN.CITE.DATA </w:instrText>
      </w:r>
      <w:r>
        <w:fldChar w:fldCharType="end"/>
      </w:r>
      <w:r>
        <w:fldChar w:fldCharType="separate"/>
      </w:r>
      <w:r>
        <w:rPr>
          <w:noProof/>
        </w:rPr>
        <w:t>(Crengle et al., 2005; Harris et al., 2019)</w:t>
      </w:r>
      <w:r>
        <w:fldChar w:fldCharType="end"/>
      </w:r>
      <w:r w:rsidRPr="00043FF0">
        <w:t xml:space="preserve">. </w:t>
      </w:r>
    </w:p>
    <w:p w14:paraId="45D2DF20" w14:textId="19CD48D8" w:rsidR="004F4963" w:rsidRPr="00043FF0" w:rsidRDefault="004F4963" w:rsidP="004F4963">
      <w:pPr>
        <w:spacing w:line="480" w:lineRule="auto"/>
      </w:pPr>
      <w:r w:rsidRPr="00043FF0">
        <w:t xml:space="preserve">Health inequities are </w:t>
      </w:r>
      <w:r w:rsidR="002B3A00" w:rsidRPr="00043FF0">
        <w:t>fueled</w:t>
      </w:r>
      <w:r w:rsidRPr="00043FF0">
        <w:t xml:space="preserve"> by the socio-economic circumstances in which people work, live and play </w:t>
      </w:r>
      <w:r>
        <w:fldChar w:fldCharType="begin"/>
      </w:r>
      <w:r>
        <w:instrText xml:space="preserve"> ADDIN EN.CITE &lt;EndNote&gt;&lt;Cite&gt;&lt;Author&gt;Marriott&lt;/Author&gt;&lt;Year&gt;2014&lt;/Year&gt;&lt;RecNum&gt;5385&lt;/RecNum&gt;&lt;DisplayText&gt;(Marriott &amp;amp; Sim, 2014)&lt;/DisplayText&gt;&lt;record&gt;&lt;rec-number&gt;5385&lt;/rec-number&gt;&lt;foreign-keys&gt;&lt;key app="EN" db-id="z5zt2wtf3v0zfye5d51p0wsg5twxfttez20r" timestamp="1489530074"&gt;5385&lt;/key&gt;&lt;/foreign-keys&gt;&lt;ref-type name="Book"&gt;6&lt;/ref-type&gt;&lt;contributors&gt;&lt;authors&gt;&lt;author&gt;Marriott, Lisa&lt;/author&gt;&lt;author&gt;Sim, Dalice&lt;/author&gt;&lt;/authors&gt;&lt;/contributors&gt;&lt;titles&gt;&lt;title&gt;Indicators of inequality for Māori and Pacific people [Working paper 09/2014]&lt;/title&gt;&lt;/titles&gt;&lt;dates&gt;&lt;year&gt;2014&lt;/year&gt;&lt;/dates&gt;&lt;pub-location&gt;Wellington, New Zealand&lt;/pub-location&gt;&lt;publisher&gt;Victoria University&lt;/publisher&gt;&lt;urls&gt;&lt;/urls&gt;&lt;/record&gt;&lt;/Cite&gt;&lt;/EndNote&gt;</w:instrText>
      </w:r>
      <w:r>
        <w:fldChar w:fldCharType="separate"/>
      </w:r>
      <w:r>
        <w:rPr>
          <w:noProof/>
        </w:rPr>
        <w:t>(Marriott &amp; Sim, 2014)</w:t>
      </w:r>
      <w:r>
        <w:fldChar w:fldCharType="end"/>
      </w:r>
      <w:r w:rsidRPr="00043FF0">
        <w:t>. The average Māori household income in 2013 was $22,500</w:t>
      </w:r>
      <w:r>
        <w:t xml:space="preserve"> </w:t>
      </w:r>
      <w:r>
        <w:fldChar w:fldCharType="begin"/>
      </w:r>
      <w:r>
        <w:instrText xml:space="preserve"> ADDIN EN.CITE &lt;EndNote&gt;&lt;Cite&gt;&lt;Author&gt;Statistics New Zealand&lt;/Author&gt;&lt;Year&gt;2013&lt;/Year&gt;&lt;RecNum&gt;4964&lt;/RecNum&gt;&lt;DisplayText&gt;(Statistics New Zealand, 2013)&lt;/DisplayText&gt;&lt;record&gt;&lt;rec-number&gt;4964&lt;/rec-number&gt;&lt;foreign-keys&gt;&lt;key app="EN" db-id="z5zt2wtf3v0zfye5d51p0wsg5twxfttez20r" timestamp="0"&gt;4964&lt;/key&gt;&lt;/foreign-keys&gt;&lt;ref-type name="Report"&gt;27&lt;/ref-type&gt;&lt;contributors&gt;&lt;authors&gt;&lt;author&gt;Statistics New Zealand,&lt;/author&gt;&lt;/authors&gt;&lt;/contributors&gt;&lt;titles&gt;&lt;title&gt;2013 census quickstats about Māori&lt;/title&gt;&lt;/titles&gt;&lt;dates&gt;&lt;year&gt;2013&lt;/year&gt;&lt;/dates&gt;&lt;pub-location&gt;Wellington, New Zealand&lt;/pub-location&gt;&lt;publisher&gt;Author&lt;/publisher&gt;&lt;urls&gt;&lt;/urls&gt;&lt;/record&gt;&lt;/Cite&gt;&lt;/EndNote&gt;</w:instrText>
      </w:r>
      <w:r>
        <w:fldChar w:fldCharType="separate"/>
      </w:r>
      <w:r>
        <w:rPr>
          <w:noProof/>
        </w:rPr>
        <w:t>(Statistics New Zealand, 2013)</w:t>
      </w:r>
      <w:r>
        <w:fldChar w:fldCharType="end"/>
      </w:r>
      <w:r w:rsidR="002B3A00">
        <w:t>,</w:t>
      </w:r>
      <w:r w:rsidRPr="00043FF0">
        <w:t xml:space="preserve"> while the living wage in New Zealand was $46,500</w:t>
      </w:r>
      <w:r>
        <w:t xml:space="preserve"> </w:t>
      </w:r>
      <w:r>
        <w:fldChar w:fldCharType="begin"/>
      </w:r>
      <w:r>
        <w:instrText xml:space="preserve"> ADDIN EN.CITE &lt;EndNote&gt;&lt;Cite&gt;&lt;Author&gt;Living Wage Aotearoa New Zealand&lt;/Author&gt;&lt;Year&gt;2017&lt;/Year&gt;&lt;RecNum&gt;6266&lt;/RecNum&gt;&lt;DisplayText&gt;(Living Wage Aotearoa New Zealand, 2017)&lt;/DisplayText&gt;&lt;record&gt;&lt;rec-number&gt;6266&lt;/rec-number&gt;&lt;foreign-keys&gt;&lt;key app="EN" db-id="z5zt2wtf3v0zfye5d51p0wsg5twxfttez20r" timestamp="1518634361"&gt;6266&lt;/key&gt;&lt;/foreign-keys&gt;&lt;ref-type name="Web Page"&gt;12&lt;/ref-type&gt;&lt;contributors&gt;&lt;authors&gt;&lt;author&gt;Living Wage Aotearoa New Zealand,&lt;/author&gt;&lt;/authors&gt;&lt;/contributors&gt;&lt;titles&gt;&lt;title&gt;2017 living wage rate: $20.20&lt;/title&gt;&lt;/titles&gt;&lt;volume&gt;2018&lt;/volume&gt;&lt;number&gt;14 February&lt;/number&gt;&lt;dates&gt;&lt;year&gt;2017&lt;/year&gt;&lt;/dates&gt;&lt;pub-location&gt;Wellington, New Zealand&lt;/pub-location&gt;&lt;urls&gt;&lt;related-urls&gt;&lt;url&gt;https://d3n8a8pro7vhmx.cloudfront.net/nzlivingwage/pages/263/attachments/original/1487586293/The_Living_Wage_Rate_Announcement_2017_alternativev2.pdf?1487586293&lt;/url&gt;&lt;/related-urls&gt;&lt;/urls&gt;&lt;/record&gt;&lt;/Cite&gt;&lt;/EndNote&gt;</w:instrText>
      </w:r>
      <w:r>
        <w:fldChar w:fldCharType="separate"/>
      </w:r>
      <w:r>
        <w:rPr>
          <w:noProof/>
        </w:rPr>
        <w:t>(Living Wage Aotearoa New Zealand, 2017)</w:t>
      </w:r>
      <w:r>
        <w:fldChar w:fldCharType="end"/>
      </w:r>
      <w:r w:rsidRPr="00043FF0">
        <w:t xml:space="preserve">. The living wage is calculated to determine the real costs of essential family needs as well as energy, health, </w:t>
      </w:r>
      <w:proofErr w:type="gramStart"/>
      <w:r w:rsidRPr="00043FF0">
        <w:t>communication</w:t>
      </w:r>
      <w:proofErr w:type="gramEnd"/>
      <w:r w:rsidRPr="00043FF0">
        <w:t xml:space="preserve"> and education costs. These economic realities are different for Māori and non-Māori. Public policy needs to address the determinants of health and </w:t>
      </w:r>
      <w:r w:rsidR="002B3A00" w:rsidRPr="00043FF0">
        <w:t>recognize</w:t>
      </w:r>
      <w:r w:rsidRPr="00043FF0">
        <w:t xml:space="preserve"> the impact of the </w:t>
      </w:r>
      <w:r w:rsidR="002B3A00" w:rsidRPr="00043FF0">
        <w:t>normalization</w:t>
      </w:r>
      <w:r w:rsidRPr="00043FF0">
        <w:t xml:space="preserve"> of racism and privilege within settler colonialism. </w:t>
      </w:r>
    </w:p>
    <w:p w14:paraId="45C6AE62" w14:textId="77777777" w:rsidR="004F4963" w:rsidRPr="00ED5337" w:rsidRDefault="004F4963" w:rsidP="004F4963">
      <w:pPr>
        <w:pStyle w:val="Heading3"/>
        <w:spacing w:line="480" w:lineRule="auto"/>
      </w:pPr>
      <w:r w:rsidRPr="00ED5337">
        <w:t>Intersectionality and human rights</w:t>
      </w:r>
    </w:p>
    <w:p w14:paraId="721CC4AF" w14:textId="4F841959" w:rsidR="004F4963" w:rsidRPr="00ED5337" w:rsidRDefault="004F4963" w:rsidP="004F4963">
      <w:pPr>
        <w:spacing w:line="480" w:lineRule="auto"/>
      </w:pPr>
      <w:r w:rsidRPr="00ED5337">
        <w:t xml:space="preserve">The NZDS would be strengthened by engagement with additional human rights instruments such as the Convention on the Rights of Indigenous Peoples </w:t>
      </w:r>
      <w:r>
        <w:fldChar w:fldCharType="begin"/>
      </w:r>
      <w:r>
        <w:instrText xml:space="preserve"> ADDIN EN.CITE &lt;EndNote&gt;&lt;Cite&gt;&lt;Author&gt;UN&lt;/Author&gt;&lt;Year&gt;2007&lt;/Year&gt;&lt;RecNum&gt;3669&lt;/RecNum&gt;&lt;DisplayText&gt;(UN, 2007)&lt;/DisplayText&gt;&lt;record&gt;&lt;rec-number&gt;3669&lt;/rec-number&gt;&lt;foreign-keys&gt;&lt;key app="EN" db-id="z5zt2wtf3v0zfye5d51p0wsg5twxfttez20r" timestamp="0"&gt;3669&lt;/key&gt;&lt;/foreign-keys&gt;&lt;ref-type name="Book"&gt;6&lt;/ref-type&gt;&lt;contributors&gt;&lt;authors&gt;&lt;author&gt;UN,&lt;/author&gt;&lt;/authors&gt;&lt;/contributors&gt;&lt;titles&gt;&lt;title&gt;Declaration on the Rights of Indigenous Peoples&lt;/title&gt;&lt;/titles&gt;&lt;number&gt;A/61/L.67&lt;/number&gt;&lt;dates&gt;&lt;year&gt;2007&lt;/year&gt;&lt;/dates&gt;&lt;pub-location&gt;New York, NY&lt;/pub-location&gt;&lt;publisher&gt;Author&lt;/publisher&gt;&lt;urls&gt;&lt;related-urls&gt;&lt;url&gt;http://iwgia.synkron.com/graphics/Synkron-Library/Documents/InternationalProcesses/DraftDeclaration/07-09-13ResolutiontextDeclaration.pdf&lt;/url&gt;&lt;/related-urls&gt;&lt;/urls&gt;&lt;/record&gt;&lt;/Cite&gt;&lt;/EndNote&gt;</w:instrText>
      </w:r>
      <w:r>
        <w:fldChar w:fldCharType="separate"/>
      </w:r>
      <w:r>
        <w:rPr>
          <w:noProof/>
        </w:rPr>
        <w:t>(UN, 2007)</w:t>
      </w:r>
      <w:r>
        <w:fldChar w:fldCharType="end"/>
      </w:r>
      <w:r w:rsidRPr="00ED5337">
        <w:t xml:space="preserve">. There is strong evidence of </w:t>
      </w:r>
      <w:r w:rsidRPr="00A53AC1">
        <w:t xml:space="preserve">systemic discrimination and disparities of outcomes disadvantaging Māori within the </w:t>
      </w:r>
      <w:r w:rsidRPr="00043FF0">
        <w:t>education and health sectors, the criminal justice system and elsewhere</w:t>
      </w:r>
      <w:r w:rsidR="002B3A00">
        <w:t xml:space="preserve"> </w:t>
      </w:r>
      <w:r>
        <w:fldChar w:fldCharType="begin">
          <w:fldData xml:space="preserve">PEVuZE5vdGU+PENpdGU+PEF1dGhvcj5IYXJyaXM8L0F1dGhvcj48WWVhcj4yMDE5PC9ZZWFyPjxS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</w:fldData>
        </w:fldChar>
      </w:r>
      <w:r>
        <w:instrText xml:space="preserve"> ADDIN EN.CITE </w:instrText>
      </w:r>
      <w:r>
        <w:fldChar w:fldCharType="begin">
          <w:fldData xml:space="preserve">PEVuZE5vdGU+PENpdGU+PEF1dGhvcj5IYXJyaXM8L0F1dGhvcj48WWVhcj4yMDE5PC9ZZWFyPjxS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</w:fldData>
        </w:fldChar>
      </w:r>
      <w:r>
        <w:instrText xml:space="preserve"> ADDIN EN.CITE.DATA </w:instrText>
      </w:r>
      <w:r>
        <w:fldChar w:fldCharType="end"/>
      </w:r>
      <w:r>
        <w:fldChar w:fldCharType="separate"/>
      </w:r>
      <w:r>
        <w:rPr>
          <w:noProof/>
        </w:rPr>
        <w:t>(Harris et al., 2019; MacDonald, 2019; McAllister et al., 2019; Workman, 2011)</w:t>
      </w:r>
      <w:r>
        <w:fldChar w:fldCharType="end"/>
      </w:r>
      <w:r w:rsidRPr="00043FF0">
        <w:t xml:space="preserve">. </w:t>
      </w:r>
      <w:r w:rsidRPr="00A53AC1">
        <w:t>To achieve</w:t>
      </w:r>
      <w:r w:rsidRPr="00ED5337">
        <w:t xml:space="preserve"> equitable </w:t>
      </w:r>
      <w:r w:rsidRPr="00ED5337">
        <w:lastRenderedPageBreak/>
        <w:t xml:space="preserve">access for all disabled people requires engagement with what Crenshaw </w:t>
      </w:r>
      <w:r>
        <w:fldChar w:fldCharType="begin"/>
      </w:r>
      <w:r>
        <w:instrText xml:space="preserve"> ADDIN EN.CITE &lt;EndNote&gt;&lt;Cite ExcludeAuth="1"&gt;&lt;Author&gt;Crenshaw&lt;/Author&gt;&lt;Year&gt;1991&lt;/Year&gt;&lt;RecNum&gt;2515&lt;/RecNum&gt;&lt;DisplayText&gt;(1991)&lt;/DisplayText&gt;&lt;record&gt;&lt;rec-number&gt;2515&lt;/rec-number&gt;&lt;foreign-keys&gt;&lt;key app="EN" db-id="z5zt2wtf3v0zfye5d51p0wsg5twxfttez20r" timestamp="0"&gt;2515&lt;/key&gt;&lt;/foreign-keys&gt;&lt;ref-type name="Journal Article"&gt;17&lt;/ref-type&gt;&lt;contributors&gt;&lt;authors&gt;&lt;author&gt;Crenshaw, Kimberle&lt;/author&gt;&lt;/authors&gt;&lt;/contributors&gt;&lt;titles&gt;&lt;title&gt;Mapping the margins: Intersectionality, identity politics, and violence against women of color&lt;/title&gt;&lt;secondary-title&gt;Stanford Law Review&lt;/secondary-title&gt;&lt;/titles&gt;&lt;periodical&gt;&lt;full-title&gt;Stanford Law Review&lt;/full-title&gt;&lt;/periodical&gt;&lt;pages&gt;1241-1299&lt;/pages&gt;&lt;volume&gt;43&lt;/volume&gt;&lt;number&gt;6&lt;/number&gt;&lt;dates&gt;&lt;year&gt;1991&lt;/year&gt;&lt;/dates&gt;&lt;urls&gt;&lt;/urls&gt;&lt;/record&gt;&lt;/Cite&gt;&lt;/EndNote&gt;</w:instrText>
      </w:r>
      <w:r>
        <w:fldChar w:fldCharType="separate"/>
      </w:r>
      <w:r>
        <w:rPr>
          <w:noProof/>
        </w:rPr>
        <w:t>(1991)</w:t>
      </w:r>
      <w:r>
        <w:fldChar w:fldCharType="end"/>
      </w:r>
      <w:r w:rsidRPr="00ED5337">
        <w:t xml:space="preserve"> calls intersectionality. Disabled people experience discrimination due to disability</w:t>
      </w:r>
      <w:r w:rsidR="002B3A00">
        <w:t xml:space="preserve">, </w:t>
      </w:r>
      <w:r w:rsidRPr="00ED5337">
        <w:t xml:space="preserve">but many </w:t>
      </w:r>
      <w:r w:rsidR="002B3A00">
        <w:t xml:space="preserve">also </w:t>
      </w:r>
      <w:r w:rsidRPr="00ED5337">
        <w:t xml:space="preserve">experience racism, sexism, </w:t>
      </w:r>
      <w:proofErr w:type="gramStart"/>
      <w:r w:rsidRPr="00ED5337">
        <w:t>homophobia</w:t>
      </w:r>
      <w:proofErr w:type="gramEnd"/>
      <w:r w:rsidRPr="00ED5337">
        <w:t xml:space="preserve"> and other </w:t>
      </w:r>
      <w:r w:rsidR="002B3A00">
        <w:t xml:space="preserve">forms of </w:t>
      </w:r>
      <w:r w:rsidRPr="00ED5337">
        <w:t>discrimination. All of these factors need nuanced consideration</w:t>
      </w:r>
      <w:r w:rsidR="002B3A00">
        <w:t>,</w:t>
      </w:r>
      <w:r w:rsidRPr="00ED5337">
        <w:t xml:space="preserve"> especially racism</w:t>
      </w:r>
      <w:r w:rsidR="002B3A00">
        <w:t>,</w:t>
      </w:r>
      <w:r w:rsidRPr="00ED5337">
        <w:t xml:space="preserve"> given it is importance </w:t>
      </w:r>
      <w:r w:rsidR="002B3A00">
        <w:t xml:space="preserve">as </w:t>
      </w:r>
      <w:r w:rsidRPr="00ED5337">
        <w:t xml:space="preserve">modifiable determinant of Indigenous health and wellbeing </w:t>
      </w:r>
      <w:r>
        <w:fldChar w:fldCharType="begin"/>
      </w:r>
      <w:r>
        <w:instrText xml:space="preserve"> ADDIN EN.CITE &lt;EndNote&gt;&lt;Cite&gt;&lt;Author&gt;Paradies&lt;/Author&gt;&lt;Year&gt;2016&lt;/Year&gt;&lt;RecNum&gt;4891&lt;/RecNum&gt;&lt;DisplayText&gt;(Paradies, 2016)&lt;/DisplayText&gt;&lt;record&gt;&lt;rec-number&gt;4891&lt;/rec-number&gt;&lt;foreign-keys&gt;&lt;key app="EN" db-id="z5zt2wtf3v0zfye5d51p0wsg5twxfttez20r" timestamp="0"&gt;4891&lt;/key&gt;&lt;/foreign-keys&gt;&lt;ref-type name="Journal Article"&gt;17&lt;/ref-type&gt;&lt;contributors&gt;&lt;authors&gt;&lt;author&gt;Paradies, Y&lt;/author&gt;&lt;/authors&gt;&lt;/contributors&gt;&lt;titles&gt;&lt;title&gt;Colonisation, racism and indigenous health&lt;/title&gt;&lt;secondary-title&gt;Journal of Population Research&lt;/secondary-title&gt;&lt;/titles&gt;&lt;pages&gt;83-96&lt;/pages&gt;&lt;volume&gt;33&lt;/volume&gt;&lt;number&gt;1&lt;/number&gt;&lt;dates&gt;&lt;year&gt;2016&lt;/year&gt;&lt;pub-dates&gt;&lt;date&gt;03//&lt;/date&gt;&lt;/pub-dates&gt;&lt;/dates&gt;&lt;isbn&gt;14432447&lt;/isbn&gt;&lt;accession-num&gt;114713515&lt;/accession-num&gt;&lt;work-type&gt;Article&lt;/work-type&gt;&lt;urls&gt;&lt;related-urls&gt;&lt;url&gt;http://ezproxy.aut.ac.nz/login?url=http://search.ebscohost.com/login.aspx?direct=true&amp;amp;db=anh&amp;amp;AN=114713515&amp;amp;site=eds-live&amp;amp;scope=site&lt;/url&gt;&lt;url&gt;https://link.springer.com/article/10.1007%2Fs12546-016-9159-y&lt;/url&gt;&lt;/related-urls&gt;&lt;/urls&gt;&lt;electronic-resource-num&gt;10.1007/s12546-016-9159-y&lt;/electronic-resource-num&gt;&lt;remote-database-name&gt;anh&lt;/remote-database-name&gt;&lt;remote-database-provider&gt;EBSCOhost&lt;/remote-database-provider&gt;&lt;/record&gt;&lt;/Cite&gt;&lt;/EndNote&gt;</w:instrText>
      </w:r>
      <w:r>
        <w:fldChar w:fldCharType="separate"/>
      </w:r>
      <w:r>
        <w:rPr>
          <w:noProof/>
        </w:rPr>
        <w:t>(Paradies, 2016)</w:t>
      </w:r>
      <w:r>
        <w:fldChar w:fldCharType="end"/>
      </w:r>
      <w:r w:rsidRPr="00ED5337">
        <w:t>.</w:t>
      </w:r>
    </w:p>
    <w:p w14:paraId="54B25AAB" w14:textId="0FF4DA5C" w:rsidR="004F4963" w:rsidRPr="00ED5337" w:rsidRDefault="00C27036" w:rsidP="00C27036">
      <w:pPr>
        <w:spacing w:after="0" w:line="480" w:lineRule="auto"/>
        <w:ind w:firstLine="0"/>
        <w:rPr>
          <w:i/>
          <w:iCs/>
        </w:rPr>
      </w:pPr>
      <w:r>
        <w:rPr>
          <w:i/>
          <w:iCs/>
        </w:rPr>
        <w:br/>
      </w:r>
      <w:r w:rsidR="004F4963" w:rsidRPr="00ED5337">
        <w:rPr>
          <w:i/>
          <w:iCs/>
        </w:rPr>
        <w:t>Proportional universalism</w:t>
      </w:r>
    </w:p>
    <w:p w14:paraId="034E2F01" w14:textId="4453EE86" w:rsidR="004F4963" w:rsidRPr="009A018B" w:rsidRDefault="004F4963" w:rsidP="009A018B">
      <w:pPr>
        <w:spacing w:after="0" w:line="480" w:lineRule="auto"/>
      </w:pPr>
      <w:r w:rsidRPr="00ED5337">
        <w:t xml:space="preserve">Universal access to health services is widely accepted as part of the social contract in Western liberal social democracies. In the context of significant ethnic inequities in social and economic outcomes </w:t>
      </w:r>
      <w:r>
        <w:fldChar w:fldCharType="begin"/>
      </w:r>
      <w:r>
        <w:instrText xml:space="preserve"> ADDIN EN.CITE &lt;EndNote&gt;&lt;Cite&gt;&lt;Author&gt;Marriott&lt;/Author&gt;&lt;Year&gt;2014&lt;/Year&gt;&lt;RecNum&gt;5385&lt;/RecNum&gt;&lt;DisplayText&gt;(Marriott &amp;amp; Sim, 2014)&lt;/DisplayText&gt;&lt;record&gt;&lt;rec-number&gt;5385&lt;/rec-number&gt;&lt;foreign-keys&gt;&lt;key app="EN" db-id="z5zt2wtf3v0zfye5d51p0wsg5twxfttez20r" timestamp="1489530074"&gt;5385&lt;/key&gt;&lt;/foreign-keys&gt;&lt;ref-type name="Book"&gt;6&lt;/ref-type&gt;&lt;contributors&gt;&lt;authors&gt;&lt;author&gt;Marriott, Lisa&lt;/author&gt;&lt;author&gt;Sim, Dalice&lt;/author&gt;&lt;/authors&gt;&lt;/contributors&gt;&lt;titles&gt;&lt;title&gt;Indicators of inequality for Māori and Pacific people [Working paper 09/2014]&lt;/title&gt;&lt;/titles&gt;&lt;dates&gt;&lt;year&gt;2014&lt;/year&gt;&lt;/dates&gt;&lt;pub-location&gt;Wellington, New Zealand&lt;/pub-location&gt;&lt;publisher&gt;Victoria University&lt;/publisher&gt;&lt;urls&gt;&lt;/urls&gt;&lt;/record&gt;&lt;/Cite&gt;&lt;/EndNote&gt;</w:instrText>
      </w:r>
      <w:r>
        <w:fldChar w:fldCharType="separate"/>
      </w:r>
      <w:r>
        <w:rPr>
          <w:noProof/>
        </w:rPr>
        <w:t>(Marriott &amp; Sim, 2014)</w:t>
      </w:r>
      <w:r>
        <w:fldChar w:fldCharType="end"/>
      </w:r>
      <w:r w:rsidRPr="00ED5337">
        <w:t>, such as in New Zealand, the application of universal provision serves to maintain pre-existing inequities. Marmot</w:t>
      </w:r>
      <w:r>
        <w:t xml:space="preserve"> </w:t>
      </w:r>
      <w:r>
        <w:fldChar w:fldCharType="begin"/>
      </w:r>
      <w:r>
        <w:instrText xml:space="preserve"> ADDIN EN.CITE &lt;EndNote&gt;&lt;Cite ExcludeAuth="1"&gt;&lt;Author&gt;Marmot Review Team&lt;/Author&gt;&lt;Year&gt;2010&lt;/Year&gt;&lt;RecNum&gt;4936&lt;/RecNum&gt;&lt;DisplayText&gt;(2010)&lt;/DisplayText&gt;&lt;record&gt;&lt;rec-number&gt;4936&lt;/rec-number&gt;&lt;foreign-keys&gt;&lt;key app="EN" db-id="z5zt2wtf3v0zfye5d51p0wsg5twxfttez20r" timestamp="0"&gt;4936&lt;/key&gt;&lt;/foreign-keys&gt;&lt;ref-type name="Book"&gt;6&lt;/ref-type&gt;&lt;contributors&gt;&lt;authors&gt;&lt;author&gt;Marmot Review Team,&lt;/author&gt;&lt;/authors&gt;&lt;/contributors&gt;&lt;titles&gt;&lt;title&gt;Fair society, healthy lives: The Marmot review: strategic review of health inequalities in England post-2010 (The Marmot Review)&lt;/title&gt;&lt;/titles&gt;&lt;dates&gt;&lt;year&gt;2010&lt;/year&gt;&lt;/dates&gt;&lt;pub-location&gt;London, England&lt;/pub-location&gt;&lt;publisher&gt;Global Health Equity Group, Department of Epidemiology and Public Health, University College London&lt;/publisher&gt;&lt;urls&gt;&lt;/urls&gt;&lt;/record&gt;&lt;/Cite&gt;&lt;/EndNote&gt;</w:instrText>
      </w:r>
      <w:r>
        <w:fldChar w:fldCharType="separate"/>
      </w:r>
      <w:r>
        <w:rPr>
          <w:noProof/>
        </w:rPr>
        <w:t>(2010)</w:t>
      </w:r>
      <w:r>
        <w:fldChar w:fldCharType="end"/>
      </w:r>
      <w:r w:rsidRPr="00ED5337">
        <w:t xml:space="preserve"> maintains if a health service is committed to health equity, as claimed in the NZDS, it needs to engage with what he calls proportional universalism. That is “…actions must be universal but with a scale and intensity that is proportional to the level of disadvantage</w:t>
      </w:r>
      <w:r w:rsidR="00F07364">
        <w:t>.</w:t>
      </w:r>
      <w:r w:rsidRPr="00ED5337">
        <w:t>”</w:t>
      </w:r>
      <w:r w:rsidR="009A018B">
        <w:br/>
      </w:r>
    </w:p>
    <w:p w14:paraId="696DF4C7" w14:textId="77777777" w:rsidR="004F4963" w:rsidRPr="005948DB" w:rsidRDefault="004F4963" w:rsidP="004F4963">
      <w:pPr>
        <w:pStyle w:val="Heading3"/>
        <w:spacing w:line="480" w:lineRule="auto"/>
      </w:pPr>
      <w:proofErr w:type="spellStart"/>
      <w:r w:rsidRPr="005948DB">
        <w:t>Te</w:t>
      </w:r>
      <w:proofErr w:type="spellEnd"/>
      <w:r w:rsidRPr="005948DB">
        <w:t xml:space="preserve"> </w:t>
      </w:r>
      <w:proofErr w:type="spellStart"/>
      <w:r w:rsidRPr="005948DB">
        <w:t>Tiriti</w:t>
      </w:r>
      <w:proofErr w:type="spellEnd"/>
      <w:r w:rsidRPr="005948DB">
        <w:t xml:space="preserve"> o Waitangi</w:t>
      </w:r>
    </w:p>
    <w:p w14:paraId="3A547812" w14:textId="78E7AC04" w:rsidR="004F4963" w:rsidRPr="005948DB" w:rsidRDefault="004F4963" w:rsidP="004F4963">
      <w:pPr>
        <w:spacing w:line="480" w:lineRule="auto"/>
      </w:pPr>
      <w:r w:rsidRPr="005948DB">
        <w:t xml:space="preserve">Although the Strategy mentions </w:t>
      </w:r>
      <w:proofErr w:type="spellStart"/>
      <w:r>
        <w:t>T</w:t>
      </w:r>
      <w:r w:rsidRPr="005948DB">
        <w:t>e</w:t>
      </w:r>
      <w:proofErr w:type="spellEnd"/>
      <w:r w:rsidRPr="005948DB">
        <w:t xml:space="preserve"> </w:t>
      </w:r>
      <w:proofErr w:type="spellStart"/>
      <w:r w:rsidRPr="005948DB">
        <w:t>Tiriti</w:t>
      </w:r>
      <w:proofErr w:type="spellEnd"/>
      <w:r w:rsidRPr="005948DB">
        <w:t xml:space="preserve"> and </w:t>
      </w:r>
      <w:r w:rsidR="00F07364" w:rsidRPr="005948DB">
        <w:t>emphasizes</w:t>
      </w:r>
      <w:r w:rsidRPr="005948DB">
        <w:t xml:space="preserve"> the special relationship between Māori and the Crown</w:t>
      </w:r>
      <w:r w:rsidR="00F07364">
        <w:t>,</w:t>
      </w:r>
      <w:r w:rsidRPr="005948DB">
        <w:t xml:space="preserve"> this specialness is not reflected in the substance of the document. To uphold </w:t>
      </w:r>
      <w:proofErr w:type="spellStart"/>
      <w:r>
        <w:t>T</w:t>
      </w:r>
      <w:r w:rsidRPr="005948DB">
        <w:t>e</w:t>
      </w:r>
      <w:proofErr w:type="spellEnd"/>
      <w:r w:rsidRPr="005948DB">
        <w:t xml:space="preserve"> </w:t>
      </w:r>
      <w:proofErr w:type="spellStart"/>
      <w:r w:rsidRPr="005948DB">
        <w:t>Tiriti</w:t>
      </w:r>
      <w:proofErr w:type="spellEnd"/>
      <w:r w:rsidR="00F07364">
        <w:t>,</w:t>
      </w:r>
      <w:r w:rsidRPr="005948DB">
        <w:t xml:space="preserve"> the NZDS needed to be much more explicit about how they proposed to engage with their </w:t>
      </w:r>
      <w:proofErr w:type="spellStart"/>
      <w:r w:rsidRPr="005948DB">
        <w:t>te</w:t>
      </w:r>
      <w:proofErr w:type="spellEnd"/>
      <w:r w:rsidRPr="005948DB">
        <w:t xml:space="preserve"> </w:t>
      </w:r>
      <w:proofErr w:type="spellStart"/>
      <w:r w:rsidRPr="005948DB">
        <w:t>Tiriti</w:t>
      </w:r>
      <w:proofErr w:type="spellEnd"/>
      <w:r w:rsidRPr="005948DB">
        <w:t xml:space="preserve"> responsibilities. It is not explicit how Māori have been involved in the development of the Strategy, </w:t>
      </w:r>
      <w:r w:rsidR="00F07364">
        <w:t xml:space="preserve">or </w:t>
      </w:r>
      <w:r w:rsidRPr="005948DB">
        <w:t xml:space="preserve">how they will be involved in implementation, monitoring and evaluation. It is unclear how this document advances </w:t>
      </w:r>
      <w:proofErr w:type="spellStart"/>
      <w:r w:rsidRPr="005948DB">
        <w:t>tāngata</w:t>
      </w:r>
      <w:proofErr w:type="spellEnd"/>
      <w:r w:rsidRPr="005948DB">
        <w:t xml:space="preserve"> </w:t>
      </w:r>
      <w:proofErr w:type="spellStart"/>
      <w:r w:rsidRPr="005948DB">
        <w:t>whaikaha</w:t>
      </w:r>
      <w:proofErr w:type="spellEnd"/>
      <w:r w:rsidRPr="005948DB">
        <w:t xml:space="preserve"> aspirations.</w:t>
      </w:r>
    </w:p>
    <w:p w14:paraId="558F2C18" w14:textId="6ABEFCC7" w:rsidR="004F4963" w:rsidRPr="00ED5337" w:rsidRDefault="004F4963" w:rsidP="004F4963">
      <w:pPr>
        <w:spacing w:line="480" w:lineRule="auto"/>
        <w:rPr>
          <w:highlight w:val="yellow"/>
        </w:rPr>
      </w:pPr>
      <w:r w:rsidRPr="005948DB">
        <w:t>From a technical viewpoint</w:t>
      </w:r>
      <w:r w:rsidR="00F07364">
        <w:t>,</w:t>
      </w:r>
      <w:r w:rsidRPr="005948DB">
        <w:t xml:space="preserve"> it is something of a polemic to refer to </w:t>
      </w:r>
      <w:proofErr w:type="spellStart"/>
      <w:r w:rsidRPr="005948DB">
        <w:t>te</w:t>
      </w:r>
      <w:proofErr w:type="spellEnd"/>
      <w:r w:rsidRPr="005948DB">
        <w:t xml:space="preserve"> </w:t>
      </w:r>
      <w:proofErr w:type="spellStart"/>
      <w:r w:rsidRPr="005948DB">
        <w:t>Tiriti</w:t>
      </w:r>
      <w:proofErr w:type="spellEnd"/>
      <w:r w:rsidRPr="005948DB">
        <w:t xml:space="preserve"> o </w:t>
      </w:r>
      <w:r w:rsidRPr="005948DB">
        <w:lastRenderedPageBreak/>
        <w:t xml:space="preserve">Waitangi (the Māori text) which affirms Māori </w:t>
      </w:r>
      <w:proofErr w:type="spellStart"/>
      <w:r w:rsidRPr="005948DB">
        <w:t>tino</w:t>
      </w:r>
      <w:proofErr w:type="spellEnd"/>
      <w:r w:rsidRPr="005948DB">
        <w:t xml:space="preserve"> rangatiratanga (absolute sovereignty) and the Treaty </w:t>
      </w:r>
      <w:r w:rsidRPr="00ED5337">
        <w:t xml:space="preserve">principles interchangeably </w:t>
      </w:r>
      <w:r>
        <w:fldChar w:fldCharType="begin"/>
      </w:r>
      <w:r>
        <w:instrText xml:space="preserve"> ADDIN EN.CITE &lt;EndNote&gt;&lt;Cite&gt;&lt;Author&gt;Berghan&lt;/Author&gt;&lt;Year&gt;2017&lt;/Year&gt;&lt;RecNum&gt;6025&lt;/RecNum&gt;&lt;DisplayText&gt;(Berghan et al., 2017)&lt;/DisplayText&gt;&lt;record&gt;&lt;rec-number&gt;6025&lt;/rec-number&gt;&lt;foreign-keys&gt;&lt;key app="EN" db-id="z5zt2wtf3v0zfye5d51p0wsg5twxfttez20r" timestamp="1493127537"&gt;6025&lt;/key&gt;&lt;/foreign-keys&gt;&lt;ref-type name="Book"&gt;6&lt;/ref-type&gt;&lt;contributors&gt;&lt;authors&gt;&lt;author&gt;Berghan, G&lt;/author&gt;&lt;author&gt;Came, H&lt;/author&gt;&lt;author&gt;Doole, C&lt;/author&gt;&lt;author&gt;Coupe, N&lt;/author&gt;&lt;author&gt;Fay, Jonathan&lt;/author&gt;&lt;author&gt;McCreanor, Tim&lt;/author&gt;&lt;author&gt;Simpson, Trevor&lt;/author&gt;&lt;/authors&gt;&lt;/contributors&gt;&lt;titles&gt;&lt;title&gt;Te Tiriti-based practice in health promotion&lt;/title&gt;&lt;/titles&gt;&lt;dates&gt;&lt;year&gt;2017&lt;/year&gt;&lt;/dates&gt;&lt;pub-location&gt;Auckland, New Zealand&lt;/pub-location&gt;&lt;publisher&gt;STIR: Stop Institutional Racism&lt;/publisher&gt;&lt;urls&gt;&lt;/urls&gt;&lt;/record&gt;&lt;/Cite&gt;&lt;/EndNote&gt;</w:instrText>
      </w:r>
      <w:r>
        <w:fldChar w:fldCharType="separate"/>
      </w:r>
      <w:r>
        <w:rPr>
          <w:noProof/>
        </w:rPr>
        <w:t>(Berghan et al., 2017)</w:t>
      </w:r>
      <w:r>
        <w:fldChar w:fldCharType="end"/>
      </w:r>
      <w:r w:rsidRPr="00ED5337">
        <w:t xml:space="preserve">. Scholars such as Durie </w:t>
      </w:r>
      <w:r>
        <w:fldChar w:fldCharType="begin">
          <w:fldData xml:space="preserve">PEVuZE5vdGU+PENpdGUgRXhjbHVkZUF1dGg9IjEiPjxBdXRob3I+RHVyaWU8L0F1dGhvcj48WWVh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</w:fldData>
        </w:fldChar>
      </w:r>
      <w:r>
        <w:instrText xml:space="preserve"> ADDIN EN.CITE </w:instrText>
      </w:r>
      <w:r>
        <w:fldChar w:fldCharType="begin">
          <w:fldData xml:space="preserve">PEVuZE5vdGU+PENpdGUgRXhjbHVkZUF1dGg9IjEiPjxBdXRob3I+RHVyaWU8L0F1dGhvcj48WWVh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</w:fldData>
        </w:fldChar>
      </w:r>
      <w:r>
        <w:instrText xml:space="preserve"> ADDIN EN.CITE.DATA </w:instrText>
      </w:r>
      <w:r>
        <w:fldChar w:fldCharType="end"/>
      </w:r>
      <w:r>
        <w:fldChar w:fldCharType="separate"/>
      </w:r>
      <w:r>
        <w:rPr>
          <w:noProof/>
        </w:rPr>
        <w:t>(1998)</w:t>
      </w:r>
      <w:r>
        <w:fldChar w:fldCharType="end"/>
      </w:r>
      <w:r>
        <w:rPr>
          <w:noProof/>
          <w:vertAlign w:val="superscript"/>
        </w:rPr>
        <w:t xml:space="preserve"> </w:t>
      </w:r>
      <w:r w:rsidRPr="00ED5337">
        <w:t xml:space="preserve">have long maintained that Māori place greater emphasis on the actual words of </w:t>
      </w:r>
      <w:proofErr w:type="spellStart"/>
      <w:r w:rsidRPr="00ED5337">
        <w:t>te</w:t>
      </w:r>
      <w:proofErr w:type="spellEnd"/>
      <w:r w:rsidRPr="00ED5337">
        <w:t xml:space="preserve"> </w:t>
      </w:r>
      <w:proofErr w:type="spellStart"/>
      <w:r w:rsidRPr="00ED5337">
        <w:t>Tiriti</w:t>
      </w:r>
      <w:proofErr w:type="spellEnd"/>
      <w:r w:rsidRPr="00ED5337">
        <w:t xml:space="preserve"> rather than the Treaty principles because the definition of these has been left to the Crown acting on their own. It would therefore be more tika (correct) if the NZDS referred to the Articles of the Māori text of </w:t>
      </w:r>
      <w:proofErr w:type="spellStart"/>
      <w:r w:rsidRPr="00ED5337">
        <w:t>te</w:t>
      </w:r>
      <w:proofErr w:type="spellEnd"/>
      <w:r w:rsidRPr="00ED5337">
        <w:t xml:space="preserve"> </w:t>
      </w:r>
      <w:proofErr w:type="spellStart"/>
      <w:r w:rsidRPr="00ED5337">
        <w:t>Tiriti</w:t>
      </w:r>
      <w:proofErr w:type="spellEnd"/>
      <w:r w:rsidRPr="00ED5337">
        <w:t xml:space="preserve"> rather than the Crown-defined Treaty principles. </w:t>
      </w:r>
    </w:p>
    <w:p w14:paraId="709B8196" w14:textId="065C73F8" w:rsidR="004F4963" w:rsidRPr="005948DB" w:rsidRDefault="004F4963" w:rsidP="004F4963">
      <w:pPr>
        <w:spacing w:line="480" w:lineRule="auto"/>
      </w:pPr>
      <w:r w:rsidRPr="005948DB">
        <w:t xml:space="preserve">From the international experience in the field of disability among indigenous peoples, particularly those in anglophone colonial settings raised in the introduction, many of the issues with </w:t>
      </w:r>
      <w:r w:rsidR="00F07364" w:rsidRPr="005948DB">
        <w:t>colonization</w:t>
      </w:r>
      <w:r w:rsidRPr="005948DB">
        <w:t xml:space="preserve">, </w:t>
      </w:r>
      <w:proofErr w:type="gramStart"/>
      <w:r w:rsidRPr="005948DB">
        <w:t>racism</w:t>
      </w:r>
      <w:proofErr w:type="gramEnd"/>
      <w:r w:rsidRPr="005948DB">
        <w:t xml:space="preserve"> and other intersectional oppressions evident in the setting of Aotearoa apply. We can add to Stienstra’s</w:t>
      </w:r>
      <w:r>
        <w:t xml:space="preserve"> </w:t>
      </w:r>
      <w:r>
        <w:fldChar w:fldCharType="begin"/>
      </w:r>
      <w:r>
        <w:instrText xml:space="preserve"> ADDIN EN.CITE &lt;EndNote&gt;&lt;Cite ExcludeAuth="1"&gt;&lt;Author&gt;Stienstra&lt;/Author&gt;&lt;Year&gt;2018&lt;/Year&gt;&lt;RecNum&gt;7646&lt;/RecNum&gt;&lt;DisplayText&gt;(2018)&lt;/DisplayText&gt;&lt;record&gt;&lt;rec-number&gt;7646&lt;/rec-number&gt;&lt;foreign-keys&gt;&lt;key app="EN" db-id="z5zt2wtf3v0zfye5d51p0wsg5twxfttez20r" timestamp="1641753189"&gt;7646&lt;/key&gt;&lt;/foreign-keys&gt;&lt;ref-type name="Journal Article"&gt;17&lt;/ref-type&gt;&lt;contributors&gt;&lt;authors&gt;&lt;author&gt;Stienstra, Deborah&lt;/author&gt;&lt;/authors&gt;&lt;/contributors&gt;&lt;titles&gt;&lt;title&gt;Canadian Disability Policies in a World of Inequalities&lt;/title&gt;&lt;secondary-title&gt;Societies&lt;/secondary-title&gt;&lt;/titles&gt;&lt;periodical&gt;&lt;full-title&gt;Societies&lt;/full-title&gt;&lt;/periodical&gt;&lt;pages&gt;36&lt;/pages&gt;&lt;volume&gt;8&lt;/volume&gt;&lt;number&gt;2&lt;/number&gt;&lt;dates&gt;&lt;year&gt;2018&lt;/year&gt;&lt;/dates&gt;&lt;isbn&gt;2075-4698&lt;/isbn&gt;&lt;accession-num&gt;doi:10.3390/soc8020036&lt;/accession-num&gt;&lt;urls&gt;&lt;related-urls&gt;&lt;url&gt;https://www.mdpi.com/2075-4698/8/2/36&lt;/url&gt;&lt;/related-urls&gt;&lt;/urls&gt;&lt;/record&gt;&lt;/Cite&gt;&lt;/EndNote&gt;</w:instrText>
      </w:r>
      <w:r>
        <w:fldChar w:fldCharType="separate"/>
      </w:r>
      <w:r>
        <w:rPr>
          <w:noProof/>
        </w:rPr>
        <w:t>(2018)</w:t>
      </w:r>
      <w:r>
        <w:fldChar w:fldCharType="end"/>
      </w:r>
      <w:r w:rsidRPr="005948DB">
        <w:t xml:space="preserve"> view that indigenous, local, community perspectives are of critical importance to the constructive inclusion of indigenous disability, to argue that even a foundational document like </w:t>
      </w:r>
      <w:proofErr w:type="spellStart"/>
      <w:r w:rsidRPr="005948DB">
        <w:t>Te</w:t>
      </w:r>
      <w:proofErr w:type="spellEnd"/>
      <w:r w:rsidRPr="005948DB">
        <w:t xml:space="preserve"> </w:t>
      </w:r>
      <w:proofErr w:type="spellStart"/>
      <w:r w:rsidRPr="005948DB">
        <w:t>Tiriti</w:t>
      </w:r>
      <w:proofErr w:type="spellEnd"/>
      <w:r w:rsidRPr="005948DB">
        <w:t xml:space="preserve"> cannot prevent inequities unless the society is </w:t>
      </w:r>
      <w:proofErr w:type="spellStart"/>
      <w:r w:rsidRPr="005948DB">
        <w:t>decolonised</w:t>
      </w:r>
      <w:proofErr w:type="spellEnd"/>
      <w:r w:rsidRPr="005948DB">
        <w:t xml:space="preserve"> and transformed toward systems of natural justice for indigenous peoples. What </w:t>
      </w:r>
      <w:proofErr w:type="spellStart"/>
      <w:r w:rsidRPr="005948DB">
        <w:t>Te</w:t>
      </w:r>
      <w:proofErr w:type="spellEnd"/>
      <w:r w:rsidRPr="005948DB">
        <w:t xml:space="preserve"> </w:t>
      </w:r>
      <w:proofErr w:type="spellStart"/>
      <w:r w:rsidRPr="005948DB">
        <w:t>Tiriti</w:t>
      </w:r>
      <w:proofErr w:type="spellEnd"/>
      <w:r w:rsidRPr="005948DB">
        <w:t xml:space="preserve"> can do along with international human rights instruments such as the Declaration of the </w:t>
      </w:r>
      <w:r>
        <w:t>R</w:t>
      </w:r>
      <w:r w:rsidRPr="005948DB">
        <w:t>ights of Indigenous Peoples</w:t>
      </w:r>
      <w:r>
        <w:t xml:space="preserve"> </w:t>
      </w:r>
      <w:r>
        <w:fldChar w:fldCharType="begin"/>
      </w:r>
      <w:r>
        <w:instrText xml:space="preserve"> ADDIN EN.CITE &lt;EndNote&gt;&lt;Cite&gt;&lt;Author&gt;UN&lt;/Author&gt;&lt;Year&gt;2007&lt;/Year&gt;&lt;RecNum&gt;3669&lt;/RecNum&gt;&lt;DisplayText&gt;(UN, 2007)&lt;/DisplayText&gt;&lt;record&gt;&lt;rec-number&gt;3669&lt;/rec-number&gt;&lt;foreign-keys&gt;&lt;key app="EN" db-id="z5zt2wtf3v0zfye5d51p0wsg5twxfttez20r" timestamp="0"&gt;3669&lt;/key&gt;&lt;/foreign-keys&gt;&lt;ref-type name="Book"&gt;6&lt;/ref-type&gt;&lt;contributors&gt;&lt;authors&gt;&lt;author&gt;UN,&lt;/author&gt;&lt;/authors&gt;&lt;/contributors&gt;&lt;titles&gt;&lt;title&gt;Declaration on the Rights of Indigenous Peoples&lt;/title&gt;&lt;/titles&gt;&lt;number&gt;A/61/L.67&lt;/number&gt;&lt;dates&gt;&lt;year&gt;2007&lt;/year&gt;&lt;/dates&gt;&lt;pub-location&gt;New York, NY&lt;/pub-location&gt;&lt;publisher&gt;Author&lt;/publisher&gt;&lt;urls&gt;&lt;related-urls&gt;&lt;url&gt;http://iwgia.synkron.com/graphics/Synkron-Library/Documents/InternationalProcesses/DraftDeclaration/07-09-13ResolutiontextDeclaration.pdf&lt;/url&gt;&lt;/related-urls&gt;&lt;/urls&gt;&lt;/record&gt;&lt;/Cite&gt;&lt;/EndNote&gt;</w:instrText>
      </w:r>
      <w:r>
        <w:fldChar w:fldCharType="separate"/>
      </w:r>
      <w:r>
        <w:rPr>
          <w:noProof/>
        </w:rPr>
        <w:t>(UN, 2007)</w:t>
      </w:r>
      <w:r>
        <w:fldChar w:fldCharType="end"/>
      </w:r>
      <w:r w:rsidRPr="005948DB">
        <w:t>, is set in place alternative philosophies of society that allow the development and enactment of Indigenous-</w:t>
      </w:r>
      <w:r w:rsidR="00F07364" w:rsidRPr="005948DB">
        <w:t>centered</w:t>
      </w:r>
      <w:r w:rsidRPr="005948DB">
        <w:t xml:space="preserve"> policy and practice for the elimination of this and other critical </w:t>
      </w:r>
      <w:r w:rsidRPr="006D41A6">
        <w:t>disparities</w:t>
      </w:r>
      <w:r w:rsidRPr="005948DB">
        <w:t>.</w:t>
      </w:r>
    </w:p>
    <w:p w14:paraId="18C754C6" w14:textId="77777777" w:rsidR="004F4963" w:rsidRPr="005948DB" w:rsidRDefault="004F4963" w:rsidP="004F4963">
      <w:pPr>
        <w:pStyle w:val="Heading1"/>
        <w:spacing w:line="480" w:lineRule="auto"/>
      </w:pPr>
      <w:r w:rsidRPr="005948DB">
        <w:t>Conclusion</w:t>
      </w:r>
    </w:p>
    <w:p w14:paraId="320BFE61" w14:textId="77777777" w:rsidR="004F4963" w:rsidRPr="005948DB" w:rsidRDefault="004F4963" w:rsidP="004F4963">
      <w:pPr>
        <w:pStyle w:val="Heading2"/>
        <w:spacing w:line="480" w:lineRule="auto"/>
      </w:pPr>
      <w:r w:rsidRPr="005948DB">
        <w:t>Phase Five: Māori final word</w:t>
      </w:r>
    </w:p>
    <w:p w14:paraId="112AAFE6" w14:textId="5E9EDFB8" w:rsidR="004F4963" w:rsidRPr="00FC47B4" w:rsidRDefault="004F4963" w:rsidP="004F4963">
      <w:pPr>
        <w:spacing w:line="480" w:lineRule="auto"/>
      </w:pPr>
      <w:r w:rsidRPr="005948DB">
        <w:t xml:space="preserve">It is sense of </w:t>
      </w:r>
      <w:proofErr w:type="spellStart"/>
      <w:r w:rsidRPr="005948DB">
        <w:t>pōuritanga</w:t>
      </w:r>
      <w:proofErr w:type="spellEnd"/>
      <w:r w:rsidRPr="005948DB">
        <w:t xml:space="preserve"> (sadness of heart) to review another health strategy </w:t>
      </w:r>
      <w:r w:rsidR="00F07364" w:rsidRPr="005948DB">
        <w:t>centered</w:t>
      </w:r>
      <w:r w:rsidRPr="005948DB">
        <w:t xml:space="preserve"> in a western paradigm, tokenistic and hollow in its intent. It signals, another failed and </w:t>
      </w:r>
      <w:r w:rsidR="00F07364" w:rsidRPr="005948DB">
        <w:t>lackluster</w:t>
      </w:r>
      <w:r w:rsidRPr="005948DB">
        <w:t xml:space="preserve"> opportunity to address and support Māori, who are overrepresent</w:t>
      </w:r>
      <w:r w:rsidR="00F07364">
        <w:t>ed</w:t>
      </w:r>
      <w:r w:rsidRPr="005948DB">
        <w:t xml:space="preserve"> in disability statistics.</w:t>
      </w:r>
      <w:r w:rsidRPr="00FC47B4">
        <w:t xml:space="preserve"> </w:t>
      </w:r>
    </w:p>
    <w:p w14:paraId="2DAACA2C" w14:textId="62F25E26" w:rsidR="004F4963" w:rsidRPr="0037421A" w:rsidRDefault="004F4963" w:rsidP="004F4963">
      <w:pPr>
        <w:spacing w:line="480" w:lineRule="auto"/>
      </w:pPr>
      <w:r w:rsidRPr="00FC47B4">
        <w:lastRenderedPageBreak/>
        <w:t xml:space="preserve">The uses of a </w:t>
      </w:r>
      <w:proofErr w:type="spellStart"/>
      <w:r w:rsidRPr="00FC47B4">
        <w:t>whānau</w:t>
      </w:r>
      <w:proofErr w:type="spellEnd"/>
      <w:r w:rsidRPr="00FC47B4">
        <w:t xml:space="preserve"> </w:t>
      </w:r>
      <w:r w:rsidR="00F07364" w:rsidRPr="00FC47B4">
        <w:t>centered</w:t>
      </w:r>
      <w:r w:rsidRPr="00FC47B4">
        <w:t xml:space="preserve"> and well known </w:t>
      </w:r>
      <w:proofErr w:type="spellStart"/>
      <w:r w:rsidRPr="00FC47B4">
        <w:t>whakatauakī</w:t>
      </w:r>
      <w:proofErr w:type="spellEnd"/>
      <w:r w:rsidRPr="00FC47B4">
        <w:t xml:space="preserve">, </w:t>
      </w:r>
      <w:r w:rsidRPr="00FC47B4">
        <w:rPr>
          <w:i/>
        </w:rPr>
        <w:t xml:space="preserve">He aha </w:t>
      </w:r>
      <w:proofErr w:type="spellStart"/>
      <w:r w:rsidRPr="00FC47B4">
        <w:rPr>
          <w:i/>
        </w:rPr>
        <w:t>te</w:t>
      </w:r>
      <w:proofErr w:type="spellEnd"/>
      <w:r w:rsidRPr="00FC47B4">
        <w:rPr>
          <w:i/>
        </w:rPr>
        <w:t xml:space="preserve"> </w:t>
      </w:r>
      <w:proofErr w:type="spellStart"/>
      <w:r w:rsidRPr="00FC47B4">
        <w:rPr>
          <w:i/>
        </w:rPr>
        <w:t>mea</w:t>
      </w:r>
      <w:proofErr w:type="spellEnd"/>
      <w:r w:rsidRPr="00FC47B4">
        <w:rPr>
          <w:i/>
        </w:rPr>
        <w:t xml:space="preserve"> </w:t>
      </w:r>
      <w:proofErr w:type="spellStart"/>
      <w:r w:rsidRPr="00FC47B4">
        <w:rPr>
          <w:i/>
        </w:rPr>
        <w:t>nui</w:t>
      </w:r>
      <w:proofErr w:type="spellEnd"/>
      <w:r w:rsidRPr="00FC47B4">
        <w:rPr>
          <w:i/>
        </w:rPr>
        <w:t xml:space="preserve"> o </w:t>
      </w:r>
      <w:proofErr w:type="spellStart"/>
      <w:r w:rsidRPr="00FC47B4">
        <w:rPr>
          <w:i/>
        </w:rPr>
        <w:t>te</w:t>
      </w:r>
      <w:proofErr w:type="spellEnd"/>
      <w:r w:rsidRPr="00FC47B4">
        <w:rPr>
          <w:i/>
        </w:rPr>
        <w:t xml:space="preserve"> </w:t>
      </w:r>
      <w:proofErr w:type="spellStart"/>
      <w:r w:rsidRPr="00FC47B4">
        <w:rPr>
          <w:i/>
        </w:rPr>
        <w:t>ao</w:t>
      </w:r>
      <w:proofErr w:type="spellEnd"/>
      <w:r w:rsidRPr="00FC47B4">
        <w:t xml:space="preserve">, must in principle be acknowledged </w:t>
      </w:r>
      <w:r>
        <w:t>as</w:t>
      </w:r>
      <w:r w:rsidRPr="00FC47B4">
        <w:t xml:space="preserve"> an attempt to weave a Māori worldview into the NZDS</w:t>
      </w:r>
      <w:r>
        <w:t>. It is an</w:t>
      </w:r>
      <w:r w:rsidRPr="00FC47B4">
        <w:t xml:space="preserve"> attempt to uphold the integrity and cultural important of people and </w:t>
      </w:r>
      <w:proofErr w:type="spellStart"/>
      <w:r w:rsidRPr="00FC47B4">
        <w:t>whānau</w:t>
      </w:r>
      <w:proofErr w:type="spellEnd"/>
      <w:r w:rsidRPr="00FC47B4">
        <w:t xml:space="preserve"> </w:t>
      </w:r>
      <w:proofErr w:type="spellStart"/>
      <w:r w:rsidRPr="00FC47B4">
        <w:t>centred</w:t>
      </w:r>
      <w:proofErr w:type="spellEnd"/>
      <w:r w:rsidRPr="00FC47B4">
        <w:t xml:space="preserve"> approach</w:t>
      </w:r>
      <w:r>
        <w:t>es</w:t>
      </w:r>
      <w:r w:rsidRPr="00FC47B4">
        <w:t xml:space="preserve">. </w:t>
      </w:r>
      <w:r>
        <w:t>However, in my</w:t>
      </w:r>
      <w:r w:rsidRPr="00FC47B4">
        <w:t xml:space="preserve"> perspective, this </w:t>
      </w:r>
      <w:proofErr w:type="spellStart"/>
      <w:r w:rsidRPr="00FC47B4">
        <w:t>whakatauakī</w:t>
      </w:r>
      <w:proofErr w:type="spellEnd"/>
      <w:r w:rsidRPr="00FC47B4">
        <w:t xml:space="preserve"> has its own mana, mauri (life essence) and </w:t>
      </w:r>
      <w:proofErr w:type="spellStart"/>
      <w:r w:rsidRPr="00FC47B4">
        <w:t>wairua</w:t>
      </w:r>
      <w:proofErr w:type="spellEnd"/>
      <w:r w:rsidRPr="00FC47B4">
        <w:t xml:space="preserve"> (spiritual essence). Anyone using this </w:t>
      </w:r>
      <w:proofErr w:type="spellStart"/>
      <w:r w:rsidRPr="00FC47B4">
        <w:t>whakatauakī</w:t>
      </w:r>
      <w:proofErr w:type="spellEnd"/>
      <w:r w:rsidRPr="00FC47B4">
        <w:t xml:space="preserve"> must act with integrity, practice cultural authentic engagement, </w:t>
      </w:r>
      <w:proofErr w:type="spellStart"/>
      <w:r w:rsidRPr="00FC47B4">
        <w:t>whānau</w:t>
      </w:r>
      <w:proofErr w:type="spellEnd"/>
      <w:r w:rsidRPr="00FC47B4">
        <w:t xml:space="preserve"> </w:t>
      </w:r>
      <w:proofErr w:type="spellStart"/>
      <w:r w:rsidRPr="00FC47B4">
        <w:t>centred</w:t>
      </w:r>
      <w:proofErr w:type="spellEnd"/>
      <w:r w:rsidRPr="00FC47B4">
        <w:t xml:space="preserve"> approach, and a true commitment to </w:t>
      </w:r>
      <w:proofErr w:type="spellStart"/>
      <w:r w:rsidRPr="0037421A">
        <w:t>Te</w:t>
      </w:r>
      <w:proofErr w:type="spellEnd"/>
      <w:r w:rsidRPr="0037421A">
        <w:t xml:space="preserve"> </w:t>
      </w:r>
      <w:proofErr w:type="spellStart"/>
      <w:r w:rsidRPr="0037421A">
        <w:t>Tiriti</w:t>
      </w:r>
      <w:proofErr w:type="spellEnd"/>
      <w:r w:rsidRPr="0037421A">
        <w:t xml:space="preserve"> o Waitangi.  </w:t>
      </w:r>
    </w:p>
    <w:p w14:paraId="0C1AB5A1" w14:textId="77777777" w:rsidR="004F4963" w:rsidRPr="00FC47B4" w:rsidRDefault="004F4963" w:rsidP="004F4963">
      <w:pPr>
        <w:spacing w:line="480" w:lineRule="auto"/>
      </w:pPr>
      <w:r w:rsidRPr="00FC47B4">
        <w:t xml:space="preserve">Unfortunately, the strategy does not actively demonstrate true commitment to the mana of the </w:t>
      </w:r>
      <w:proofErr w:type="spellStart"/>
      <w:r w:rsidRPr="00FC47B4">
        <w:t>whakatauakī</w:t>
      </w:r>
      <w:proofErr w:type="spellEnd"/>
      <w:r w:rsidRPr="00FC47B4">
        <w:t xml:space="preserve">. It disappointingly does not implement any values of collectivism, </w:t>
      </w:r>
      <w:proofErr w:type="spellStart"/>
      <w:r w:rsidRPr="00FC47B4">
        <w:t>whānau</w:t>
      </w:r>
      <w:proofErr w:type="spellEnd"/>
      <w:r w:rsidRPr="00FC47B4">
        <w:t xml:space="preserve"> </w:t>
      </w:r>
      <w:proofErr w:type="spellStart"/>
      <w:r w:rsidRPr="00FC47B4">
        <w:t>centred</w:t>
      </w:r>
      <w:proofErr w:type="spellEnd"/>
      <w:r w:rsidRPr="00FC47B4">
        <w:t xml:space="preserve"> or </w:t>
      </w:r>
      <w:proofErr w:type="spellStart"/>
      <w:r w:rsidRPr="00FC47B4">
        <w:t>whānau</w:t>
      </w:r>
      <w:proofErr w:type="spellEnd"/>
      <w:r w:rsidRPr="00FC47B4">
        <w:t xml:space="preserve"> empowerment. There is little added value in the NZDS to understand the burden of disability for Māori, both from an individual and collective view. This should include essential dimensions of cultural appropriate health care, resourcing to support the li</w:t>
      </w:r>
      <w:r>
        <w:t>f</w:t>
      </w:r>
      <w:r w:rsidRPr="00FC47B4">
        <w:t xml:space="preserve">e, work or play environments of </w:t>
      </w:r>
      <w:proofErr w:type="spellStart"/>
      <w:r>
        <w:t>t</w:t>
      </w:r>
      <w:r w:rsidRPr="00613F6A">
        <w:t>āngata</w:t>
      </w:r>
      <w:proofErr w:type="spellEnd"/>
      <w:r w:rsidRPr="00613F6A">
        <w:t xml:space="preserve"> </w:t>
      </w:r>
      <w:proofErr w:type="spellStart"/>
      <w:r w:rsidRPr="00613F6A">
        <w:t>whaikaha</w:t>
      </w:r>
      <w:proofErr w:type="spellEnd"/>
      <w:r w:rsidRPr="00FC47B4">
        <w:t xml:space="preserve">. </w:t>
      </w:r>
    </w:p>
    <w:p w14:paraId="35DBF29B" w14:textId="7CC1770D" w:rsidR="004F4963" w:rsidRPr="00FC47B4" w:rsidRDefault="004F4963" w:rsidP="00F07364">
      <w:pPr>
        <w:spacing w:line="480" w:lineRule="auto"/>
      </w:pPr>
      <w:r w:rsidRPr="00FC47B4">
        <w:t xml:space="preserve">The CTA clearly highlights ways in which the strategy could be strengthened from a Māori worldview, at the </w:t>
      </w:r>
      <w:r w:rsidR="00F07364" w:rsidRPr="00FC47B4">
        <w:t>center</w:t>
      </w:r>
      <w:r w:rsidRPr="00FC47B4">
        <w:t xml:space="preserve"> within the structure and content. </w:t>
      </w:r>
      <w:r>
        <w:t>How the NZDS engages</w:t>
      </w:r>
      <w:r w:rsidRPr="00FC47B4">
        <w:t xml:space="preserve"> with Māori as a collective of </w:t>
      </w:r>
      <w:proofErr w:type="spellStart"/>
      <w:r w:rsidRPr="00FC47B4">
        <w:t>whānau</w:t>
      </w:r>
      <w:proofErr w:type="spellEnd"/>
      <w:r w:rsidRPr="00FC47B4">
        <w:t xml:space="preserve">, </w:t>
      </w:r>
      <w:proofErr w:type="spellStart"/>
      <w:r w:rsidRPr="00FC47B4">
        <w:t>hapū</w:t>
      </w:r>
      <w:proofErr w:type="spellEnd"/>
      <w:r w:rsidRPr="00FC47B4">
        <w:t xml:space="preserve"> and iwi</w:t>
      </w:r>
      <w:r w:rsidR="00F07364" w:rsidRPr="00FC47B4">
        <w:t>, and</w:t>
      </w:r>
      <w:r w:rsidR="00F07364">
        <w:t>/or</w:t>
      </w:r>
      <w:r w:rsidR="00F07364" w:rsidRPr="00FC47B4">
        <w:t xml:space="preserve"> as individuals, </w:t>
      </w:r>
      <w:r w:rsidRPr="00FC47B4">
        <w:t>is unclear</w:t>
      </w:r>
      <w:r w:rsidR="00F07364">
        <w:t xml:space="preserve">. Including </w:t>
      </w:r>
      <w:r>
        <w:t>only two</w:t>
      </w:r>
      <w:r w:rsidRPr="00FC47B4">
        <w:t xml:space="preserve"> perspectives of Māori disabled </w:t>
      </w:r>
      <w:r>
        <w:t>people on a reference group is inadequate</w:t>
      </w:r>
      <w:r w:rsidRPr="00FC47B4">
        <w:t>.</w:t>
      </w:r>
      <w:r w:rsidR="00F07364">
        <w:t xml:space="preserve"> </w:t>
      </w:r>
      <w:r w:rsidRPr="00FC47B4">
        <w:t xml:space="preserve">The NZDS fails to commit to </w:t>
      </w:r>
      <w:proofErr w:type="spellStart"/>
      <w:r>
        <w:t>t</w:t>
      </w:r>
      <w:r w:rsidRPr="00613F6A">
        <w:t>āngata</w:t>
      </w:r>
      <w:proofErr w:type="spellEnd"/>
      <w:r w:rsidRPr="00613F6A">
        <w:t xml:space="preserve"> </w:t>
      </w:r>
      <w:proofErr w:type="spellStart"/>
      <w:r w:rsidRPr="00613F6A">
        <w:t>whaikaha</w:t>
      </w:r>
      <w:proofErr w:type="spellEnd"/>
      <w:r>
        <w:t xml:space="preserve"> </w:t>
      </w:r>
      <w:r w:rsidRPr="00FC47B4">
        <w:t xml:space="preserve">on many levels. This including failing to demonstrate a true or meaningful </w:t>
      </w:r>
      <w:proofErr w:type="spellStart"/>
      <w:r>
        <w:t>T</w:t>
      </w:r>
      <w:r w:rsidRPr="00FC47B4">
        <w:t>e</w:t>
      </w:r>
      <w:proofErr w:type="spellEnd"/>
      <w:r w:rsidRPr="00FC47B4">
        <w:t xml:space="preserve"> </w:t>
      </w:r>
      <w:proofErr w:type="spellStart"/>
      <w:r w:rsidRPr="00FC47B4">
        <w:t>Tiriti</w:t>
      </w:r>
      <w:proofErr w:type="spellEnd"/>
      <w:r w:rsidRPr="00FC47B4">
        <w:t xml:space="preserve"> o Waitangi relationship or partnership, bicultural governance, </w:t>
      </w:r>
      <w:proofErr w:type="gramStart"/>
      <w:r w:rsidRPr="00FC47B4">
        <w:t>monitoring</w:t>
      </w:r>
      <w:proofErr w:type="gramEnd"/>
      <w:r w:rsidRPr="00FC47B4">
        <w:t xml:space="preserve"> and decision making.</w:t>
      </w:r>
      <w:r w:rsidR="00F07364">
        <w:t xml:space="preserve"> </w:t>
      </w:r>
      <w:r>
        <w:t>T</w:t>
      </w:r>
      <w:r w:rsidRPr="00FC47B4">
        <w:t xml:space="preserve">his strategy has failed Māori and </w:t>
      </w:r>
      <w:proofErr w:type="spellStart"/>
      <w:r w:rsidRPr="00FC47B4">
        <w:t>Tāngata</w:t>
      </w:r>
      <w:proofErr w:type="spellEnd"/>
      <w:r w:rsidRPr="00FC47B4">
        <w:t xml:space="preserve"> </w:t>
      </w:r>
      <w:proofErr w:type="spellStart"/>
      <w:r w:rsidRPr="00FC47B4">
        <w:t>Whaikaha</w:t>
      </w:r>
      <w:proofErr w:type="spellEnd"/>
      <w:r w:rsidRPr="00FC47B4">
        <w:t>.</w:t>
      </w:r>
    </w:p>
    <w:p w14:paraId="51F6F528" w14:textId="77777777" w:rsidR="004F4963" w:rsidRPr="00FC47B4" w:rsidRDefault="004F4963" w:rsidP="004F4963">
      <w:pPr>
        <w:spacing w:line="480" w:lineRule="auto"/>
        <w:rPr>
          <w:b/>
          <w:bCs/>
          <w:noProof/>
        </w:rPr>
      </w:pPr>
      <w:r w:rsidRPr="00FC47B4">
        <w:rPr>
          <w:b/>
          <w:bCs/>
        </w:rPr>
        <w:br w:type="page"/>
      </w:r>
    </w:p>
    <w:p w14:paraId="0A27D900" w14:textId="77777777" w:rsidR="004F4963" w:rsidRPr="00FC47B4" w:rsidRDefault="004F4963" w:rsidP="004F4963">
      <w:pPr>
        <w:pStyle w:val="Heading1"/>
      </w:pPr>
      <w:bookmarkStart w:id="5" w:name="_Hlk98137420"/>
      <w:r w:rsidRPr="00FC47B4">
        <w:lastRenderedPageBreak/>
        <w:t>References</w:t>
      </w:r>
    </w:p>
    <w:bookmarkEnd w:id="5"/>
    <w:p w14:paraId="1C1A4A03" w14:textId="77777777" w:rsidR="004F4963" w:rsidRDefault="004F4963" w:rsidP="0036199D">
      <w:pPr>
        <w:ind w:firstLine="0"/>
      </w:pPr>
    </w:p>
    <w:p w14:paraId="158DC96A" w14:textId="455C9D94" w:rsidR="004F4963" w:rsidRPr="0037421A" w:rsidRDefault="004F4963" w:rsidP="0036199D">
      <w:pPr>
        <w:pStyle w:val="EndNoteBibliography"/>
        <w:spacing w:line="480" w:lineRule="auto"/>
        <w:ind w:left="720" w:hanging="720"/>
      </w:pPr>
      <w:r>
        <w:fldChar w:fldCharType="begin"/>
      </w:r>
      <w:r>
        <w:instrText xml:space="preserve"> ADDIN EN.REFLIST </w:instrText>
      </w:r>
      <w:r>
        <w:fldChar w:fldCharType="separate"/>
      </w:r>
      <w:r w:rsidRPr="0037421A">
        <w:t xml:space="preserve">Berghan, G., Came, H., Doole, C., Coupe, N., Fay, J., McCreanor, T., &amp; Simpson, T. (2017). </w:t>
      </w:r>
      <w:r w:rsidRPr="0037421A">
        <w:rPr>
          <w:i/>
        </w:rPr>
        <w:t>Te Tiriti-based practice in health promotion</w:t>
      </w:r>
      <w:r w:rsidRPr="0037421A">
        <w:t xml:space="preserve">. STIR: Stop Institutional Racism. </w:t>
      </w:r>
    </w:p>
    <w:p w14:paraId="4547B1C0" w14:textId="0D16037F" w:rsidR="004F4963" w:rsidRPr="0037421A" w:rsidRDefault="004F4963" w:rsidP="0036199D">
      <w:pPr>
        <w:pStyle w:val="EndNoteBibliography"/>
        <w:spacing w:line="480" w:lineRule="auto"/>
        <w:ind w:left="720" w:hanging="720"/>
      </w:pPr>
      <w:r w:rsidRPr="0037421A">
        <w:t xml:space="preserve">Brewer, K. M., McCann, C. M., Harwood, M. L. N., &amp; Worrall, L. E. (2015, 09 / 01 /). New Zealand speech-language therapists' perspectives on service provision for Maori with aphasia [Article]. </w:t>
      </w:r>
      <w:r w:rsidRPr="0037421A">
        <w:rPr>
          <w:i/>
        </w:rPr>
        <w:t>Speech, Language and Hearing, 18</w:t>
      </w:r>
      <w:r w:rsidRPr="0037421A">
        <w:t xml:space="preserve">(3), 140-147. </w:t>
      </w:r>
      <w:hyperlink r:id="rId11" w:history="1">
        <w:r w:rsidRPr="0037421A">
          <w:rPr>
            <w:rStyle w:val="Hyperlink"/>
          </w:rPr>
          <w:t>https://doi.org/10.1179/2050572814Y.0000000060</w:t>
        </w:r>
      </w:hyperlink>
      <w:r w:rsidRPr="0037421A">
        <w:t xml:space="preserve"> </w:t>
      </w:r>
    </w:p>
    <w:p w14:paraId="09B9242F" w14:textId="2090D29D" w:rsidR="004F4963" w:rsidRPr="0037421A" w:rsidRDefault="004F4963" w:rsidP="0036199D">
      <w:pPr>
        <w:pStyle w:val="EndNoteBibliography"/>
        <w:spacing w:line="480" w:lineRule="auto"/>
        <w:ind w:left="720" w:hanging="720"/>
      </w:pPr>
      <w:r w:rsidRPr="0037421A">
        <w:t xml:space="preserve">Came, H. (2014). Sites of institutional racism in public health policy making in New Zealand. </w:t>
      </w:r>
      <w:r w:rsidRPr="0037421A">
        <w:rPr>
          <w:i/>
        </w:rPr>
        <w:t>Social Science and Medicine, 106</w:t>
      </w:r>
      <w:r w:rsidRPr="0037421A">
        <w:t xml:space="preserve">(0), 214-220. </w:t>
      </w:r>
      <w:hyperlink r:id="rId12" w:history="1">
        <w:r w:rsidRPr="0037421A">
          <w:rPr>
            <w:rStyle w:val="Hyperlink"/>
          </w:rPr>
          <w:t>https://doi.org/10.1016/j.socscimed.2014.01.055</w:t>
        </w:r>
      </w:hyperlink>
      <w:r w:rsidRPr="0037421A">
        <w:t xml:space="preserve"> </w:t>
      </w:r>
    </w:p>
    <w:p w14:paraId="0FB7E2C6" w14:textId="6EECA2B4" w:rsidR="004F4963" w:rsidRPr="0037421A" w:rsidRDefault="004F4963" w:rsidP="0036199D">
      <w:pPr>
        <w:pStyle w:val="EndNoteBibliography"/>
        <w:spacing w:line="480" w:lineRule="auto"/>
        <w:ind w:left="720" w:hanging="720"/>
      </w:pPr>
      <w:r w:rsidRPr="0037421A">
        <w:t xml:space="preserve">Came, H., Cornes, R., &amp; McCreanor, T. (2018). Treaty of Waitangi in New Zealand public health policy 2006-2016 </w:t>
      </w:r>
      <w:r w:rsidRPr="0037421A">
        <w:rPr>
          <w:i/>
        </w:rPr>
        <w:t>New Zealand Medical Journal, 131</w:t>
      </w:r>
      <w:r w:rsidRPr="0037421A">
        <w:t xml:space="preserve">(1469), 32-27. </w:t>
      </w:r>
    </w:p>
    <w:p w14:paraId="7C7EC94F" w14:textId="072AD326" w:rsidR="004F4963" w:rsidRPr="0037421A" w:rsidRDefault="004F4963" w:rsidP="0036199D">
      <w:pPr>
        <w:pStyle w:val="EndNoteBibliography"/>
        <w:spacing w:line="480" w:lineRule="auto"/>
        <w:ind w:left="720" w:hanging="720"/>
      </w:pPr>
      <w:r w:rsidRPr="0037421A">
        <w:t xml:space="preserve">Came, H., Doole, C., McKenna, B., &amp; McCreanor, T. (2017). Institutional racism in public health contracting: Findings of a nationwide survey from New Zealand. </w:t>
      </w:r>
      <w:r w:rsidRPr="0037421A">
        <w:rPr>
          <w:i/>
        </w:rPr>
        <w:t>Social Science and Medicine, 199</w:t>
      </w:r>
      <w:r w:rsidRPr="0037421A">
        <w:t xml:space="preserve">, 132-139. </w:t>
      </w:r>
      <w:hyperlink r:id="rId13" w:history="1">
        <w:r w:rsidRPr="0037421A">
          <w:rPr>
            <w:rStyle w:val="Hyperlink"/>
          </w:rPr>
          <w:t>https://doi.org/10.1016/j.socscimed.2017.06.002</w:t>
        </w:r>
      </w:hyperlink>
      <w:r w:rsidRPr="0037421A">
        <w:t xml:space="preserve"> </w:t>
      </w:r>
    </w:p>
    <w:p w14:paraId="746E38B6" w14:textId="10F300BF" w:rsidR="004F4963" w:rsidRPr="0037421A" w:rsidRDefault="004F4963" w:rsidP="0036199D">
      <w:pPr>
        <w:pStyle w:val="EndNoteBibliography"/>
        <w:spacing w:line="480" w:lineRule="auto"/>
        <w:ind w:left="720" w:hanging="720"/>
      </w:pPr>
      <w:r w:rsidRPr="0037421A">
        <w:t xml:space="preserve">Came, H., Herbert, S., &amp; McCreanor, T. (2019). Representations of Māori in colonial health policy in Aotearoa from 2006-2016: a barrier to the pursuit of health equity. </w:t>
      </w:r>
      <w:r w:rsidRPr="0037421A">
        <w:rPr>
          <w:i/>
        </w:rPr>
        <w:t>Critical Public Health</w:t>
      </w:r>
      <w:r w:rsidRPr="0037421A">
        <w:t xml:space="preserve">, 1-11. </w:t>
      </w:r>
      <w:hyperlink r:id="rId14" w:history="1">
        <w:r w:rsidRPr="0037421A">
          <w:rPr>
            <w:rStyle w:val="Hyperlink"/>
          </w:rPr>
          <w:t>https://doi.org/10.1080/09581596.2019.1686461</w:t>
        </w:r>
      </w:hyperlink>
      <w:r w:rsidRPr="0037421A">
        <w:t xml:space="preserve"> </w:t>
      </w:r>
    </w:p>
    <w:p w14:paraId="4382A716" w14:textId="77777777" w:rsidR="004F4963" w:rsidRPr="0037421A" w:rsidRDefault="004F4963" w:rsidP="0036199D">
      <w:pPr>
        <w:pStyle w:val="EndNoteBibliography"/>
        <w:spacing w:line="480" w:lineRule="auto"/>
        <w:ind w:left="720" w:hanging="720"/>
      </w:pPr>
      <w:r w:rsidRPr="0037421A">
        <w:t xml:space="preserve">Came, H., &amp; Kidd, J. (2020, 2020/09/02/). A Critical te Tiriti o Waitangi analysis of the New Zealand Cancer Action Plan 2019-2029. </w:t>
      </w:r>
      <w:r w:rsidRPr="0037421A">
        <w:rPr>
          <w:i/>
        </w:rPr>
        <w:t>Journal of Cancer Policy</w:t>
      </w:r>
      <w:r w:rsidRPr="0037421A">
        <w:t xml:space="preserve">, 100252. </w:t>
      </w:r>
      <w:hyperlink r:id="rId15" w:history="1">
        <w:r w:rsidRPr="0037421A">
          <w:rPr>
            <w:rStyle w:val="Hyperlink"/>
          </w:rPr>
          <w:t>https://doi.org/https://doi.org/10.1016/j.jcpo.2020.100252</w:t>
        </w:r>
      </w:hyperlink>
      <w:r w:rsidRPr="0037421A">
        <w:t xml:space="preserve"> </w:t>
      </w:r>
    </w:p>
    <w:p w14:paraId="0650D255" w14:textId="77777777" w:rsidR="004F4963" w:rsidRPr="0037421A" w:rsidRDefault="004F4963" w:rsidP="0036199D">
      <w:pPr>
        <w:pStyle w:val="EndNoteBibliography"/>
        <w:spacing w:after="0" w:line="480" w:lineRule="auto"/>
      </w:pPr>
    </w:p>
    <w:p w14:paraId="0AE10AEE" w14:textId="55704BBE" w:rsidR="004F4963" w:rsidRPr="0037421A" w:rsidRDefault="004F4963" w:rsidP="0036199D">
      <w:pPr>
        <w:pStyle w:val="EndNoteBibliography"/>
        <w:spacing w:line="480" w:lineRule="auto"/>
        <w:ind w:left="720" w:hanging="720"/>
      </w:pPr>
      <w:r w:rsidRPr="0037421A">
        <w:lastRenderedPageBreak/>
        <w:t xml:space="preserve">Came, H., Kidd, J., &amp; Goza, T. (2020, 2020/01/31/). A critical Tiriti analysis of the New Zealand Cancer Control Strategy. </w:t>
      </w:r>
      <w:r w:rsidRPr="0037421A">
        <w:rPr>
          <w:i/>
        </w:rPr>
        <w:t>Journal of Cancer Policy</w:t>
      </w:r>
      <w:r w:rsidRPr="0037421A">
        <w:t xml:space="preserve">, 100210. </w:t>
      </w:r>
      <w:hyperlink r:id="rId16" w:history="1">
        <w:r w:rsidRPr="0037421A">
          <w:rPr>
            <w:rStyle w:val="Hyperlink"/>
          </w:rPr>
          <w:t>https://doi.org/10.1016/j.jcpo.2019.100210</w:t>
        </w:r>
      </w:hyperlink>
      <w:r w:rsidRPr="0037421A">
        <w:t xml:space="preserve"> </w:t>
      </w:r>
    </w:p>
    <w:p w14:paraId="4E0552F9" w14:textId="5016A63E" w:rsidR="004F4963" w:rsidRPr="0037421A" w:rsidRDefault="004F4963" w:rsidP="0036199D">
      <w:pPr>
        <w:pStyle w:val="EndNoteBibliography"/>
        <w:spacing w:line="480" w:lineRule="auto"/>
        <w:ind w:left="720" w:hanging="720"/>
      </w:pPr>
      <w:r w:rsidRPr="0037421A">
        <w:t xml:space="preserve">Came, H., Kidd, J., Heke, D., &amp; McCreanor, T. (2021). Te Tiriti o Waitangi compliance in regulated health practitioner competency documents in Aotearoa: A Critical Tiriti Analysis. </w:t>
      </w:r>
      <w:r w:rsidRPr="0037421A">
        <w:rPr>
          <w:i/>
        </w:rPr>
        <w:t>New Zealand Medical Journal, 134</w:t>
      </w:r>
      <w:r w:rsidRPr="0037421A">
        <w:t xml:space="preserve">(1535), 35-43. </w:t>
      </w:r>
    </w:p>
    <w:p w14:paraId="4BAF6001" w14:textId="0FF479C9" w:rsidR="004F4963" w:rsidRPr="0037421A" w:rsidRDefault="004F4963" w:rsidP="0036199D">
      <w:pPr>
        <w:pStyle w:val="EndNoteBibliography"/>
        <w:spacing w:line="480" w:lineRule="auto"/>
        <w:ind w:left="720" w:hanging="720"/>
      </w:pPr>
      <w:r w:rsidRPr="0037421A">
        <w:t xml:space="preserve">Came, H., McCreanor, T., Haenga-Collins, M., &amp; Cornes, R. (2019, 2019/01/02). Māori and Pasifika leaders’ experiences of government health advisory groups in New Zealand. </w:t>
      </w:r>
      <w:r w:rsidRPr="0037421A">
        <w:rPr>
          <w:i/>
        </w:rPr>
        <w:t>Kōtuitui: New Zealand Journal of Social Sciences Online, 14</w:t>
      </w:r>
      <w:r w:rsidRPr="0037421A">
        <w:t xml:space="preserve">(1), 126-135. </w:t>
      </w:r>
      <w:hyperlink r:id="rId17" w:history="1">
        <w:r w:rsidRPr="0037421A">
          <w:rPr>
            <w:rStyle w:val="Hyperlink"/>
          </w:rPr>
          <w:t>https://doi.org/10.1080/1177083X.2018.1561477</w:t>
        </w:r>
      </w:hyperlink>
      <w:r w:rsidRPr="0037421A">
        <w:t xml:space="preserve"> </w:t>
      </w:r>
    </w:p>
    <w:p w14:paraId="66AD168A" w14:textId="30F0BEA8" w:rsidR="004F4963" w:rsidRPr="0037421A" w:rsidRDefault="004F4963" w:rsidP="0036199D">
      <w:pPr>
        <w:pStyle w:val="EndNoteBibliography"/>
        <w:spacing w:line="480" w:lineRule="auto"/>
        <w:ind w:left="720" w:hanging="720"/>
      </w:pPr>
      <w:r w:rsidRPr="0037421A">
        <w:t xml:space="preserve">Came, H., O'Sullivan, D., &amp; McCreanor, T. (2020). Introducing Critical Tiriti Analysis through a retrospective review of the New Zealand Primary Health Care Strategy </w:t>
      </w:r>
      <w:r w:rsidRPr="0037421A">
        <w:rPr>
          <w:i/>
        </w:rPr>
        <w:t>Ethnicities, 20</w:t>
      </w:r>
      <w:r w:rsidRPr="0037421A">
        <w:t xml:space="preserve">(3), 434-456. </w:t>
      </w:r>
      <w:hyperlink r:id="rId18" w:history="1">
        <w:r w:rsidRPr="0037421A">
          <w:rPr>
            <w:rStyle w:val="Hyperlink"/>
          </w:rPr>
          <w:t>https://doi.org/10.1177/1468796819896466</w:t>
        </w:r>
      </w:hyperlink>
      <w:r w:rsidRPr="0037421A">
        <w:t xml:space="preserve"> </w:t>
      </w:r>
    </w:p>
    <w:p w14:paraId="43E4583B" w14:textId="1ECEF412" w:rsidR="004F4963" w:rsidRPr="0037421A" w:rsidRDefault="004F4963" w:rsidP="0036199D">
      <w:pPr>
        <w:pStyle w:val="EndNoteBibliography"/>
        <w:spacing w:line="480" w:lineRule="auto"/>
        <w:ind w:left="720" w:hanging="720"/>
      </w:pPr>
      <w:r w:rsidRPr="0037421A">
        <w:t xml:space="preserve">Crengle S, Lay-Yee R, Davis P, &amp; J., P. (2005). </w:t>
      </w:r>
      <w:r w:rsidRPr="0037421A">
        <w:rPr>
          <w:i/>
        </w:rPr>
        <w:t xml:space="preserve">A comparison of Māori and non-Māori patient visits to doctors: The national primary medical care survey </w:t>
      </w:r>
      <w:r w:rsidRPr="0037421A">
        <w:t xml:space="preserve">Ministry of Health. </w:t>
      </w:r>
    </w:p>
    <w:p w14:paraId="33748BA4" w14:textId="0476237F" w:rsidR="004F4963" w:rsidRPr="0037421A" w:rsidRDefault="004F4963" w:rsidP="0036199D">
      <w:pPr>
        <w:pStyle w:val="EndNoteBibliography"/>
        <w:spacing w:line="480" w:lineRule="auto"/>
        <w:ind w:left="720" w:hanging="720"/>
      </w:pPr>
      <w:r w:rsidRPr="0037421A">
        <w:t xml:space="preserve">Crenshaw, K. (1991). Mapping the margins: Intersectionality, identity politics, and violence against women of color. </w:t>
      </w:r>
      <w:r w:rsidRPr="0037421A">
        <w:rPr>
          <w:i/>
        </w:rPr>
        <w:t>Stanford Law Review, 43</w:t>
      </w:r>
      <w:r w:rsidRPr="0037421A">
        <w:t xml:space="preserve">(6), 1241-1299. </w:t>
      </w:r>
    </w:p>
    <w:p w14:paraId="295D3511" w14:textId="433C6128" w:rsidR="004F4963" w:rsidRPr="0037421A" w:rsidRDefault="004F4963" w:rsidP="0036199D">
      <w:pPr>
        <w:pStyle w:val="EndNoteBibliography"/>
        <w:spacing w:line="480" w:lineRule="auto"/>
        <w:ind w:left="720" w:hanging="720"/>
      </w:pPr>
      <w:r w:rsidRPr="0037421A">
        <w:t xml:space="preserve">Department of Economic and Social Affairs. (2009). </w:t>
      </w:r>
      <w:r w:rsidRPr="0037421A">
        <w:rPr>
          <w:i/>
        </w:rPr>
        <w:t>State of the world's indigenous peoples</w:t>
      </w:r>
      <w:r w:rsidRPr="0037421A">
        <w:t xml:space="preserve">. UN. </w:t>
      </w:r>
      <w:hyperlink r:id="rId19" w:history="1">
        <w:r w:rsidRPr="0037421A">
          <w:rPr>
            <w:rStyle w:val="Hyperlink"/>
          </w:rPr>
          <w:t>http://www.converge.org.nz/pma/sowip09.pdf</w:t>
        </w:r>
      </w:hyperlink>
      <w:r w:rsidRPr="0037421A">
        <w:t xml:space="preserve"> </w:t>
      </w:r>
    </w:p>
    <w:p w14:paraId="0A4D81D7" w14:textId="7E6800D6" w:rsidR="004F4963" w:rsidRPr="0037421A" w:rsidRDefault="004F4963" w:rsidP="0036199D">
      <w:pPr>
        <w:pStyle w:val="EndNoteBibliography"/>
        <w:spacing w:line="480" w:lineRule="auto"/>
        <w:ind w:left="720" w:hanging="720"/>
      </w:pPr>
      <w:r w:rsidRPr="0037421A">
        <w:t xml:space="preserve">Dew, A., Barton, R., Gilroy, J., Ryall, L., Lincoln, M., Jensen, H., Flood, V., Taylor, K., &amp; McCrae, K. (2020, 12//). Importance of Land, family and culture for a good life: Remote Aboriginal people with disability and carers [Article]. </w:t>
      </w:r>
      <w:r w:rsidRPr="0037421A">
        <w:rPr>
          <w:i/>
        </w:rPr>
        <w:t xml:space="preserve">Australian Journal of </w:t>
      </w:r>
      <w:r w:rsidRPr="0037421A">
        <w:rPr>
          <w:i/>
        </w:rPr>
        <w:lastRenderedPageBreak/>
        <w:t>Social Issues (John Wiley &amp; Sons, Inc. ), 55</w:t>
      </w:r>
      <w:r w:rsidRPr="0037421A">
        <w:t xml:space="preserve">(4), 418-438. </w:t>
      </w:r>
      <w:hyperlink r:id="rId20" w:history="1">
        <w:r w:rsidRPr="0037421A">
          <w:rPr>
            <w:rStyle w:val="Hyperlink"/>
          </w:rPr>
          <w:t>https://doi.org/10.1002/ajs4.96</w:t>
        </w:r>
      </w:hyperlink>
      <w:r w:rsidRPr="0037421A">
        <w:t xml:space="preserve"> </w:t>
      </w:r>
    </w:p>
    <w:p w14:paraId="3522BA25" w14:textId="76F5129E" w:rsidR="004F4963" w:rsidRPr="0037421A" w:rsidRDefault="004F4963" w:rsidP="0036199D">
      <w:pPr>
        <w:pStyle w:val="EndNoteBibliography"/>
        <w:spacing w:line="480" w:lineRule="auto"/>
        <w:ind w:left="720" w:hanging="720"/>
      </w:pPr>
      <w:r w:rsidRPr="0037421A">
        <w:t xml:space="preserve">DiGiacomo, M., Davidson, P. M., Abbott, P. A., Davison, J., Moore, L., &amp; Thompson, S. C. (2011). Smoking Cessation in Indigenous Populations of Australia, New Zealand, Canada, and the United States: Elements of Effective Interventions. </w:t>
      </w:r>
      <w:r w:rsidRPr="0037421A">
        <w:rPr>
          <w:i/>
        </w:rPr>
        <w:t>International Journal of Environmental Research and Public Health, 8</w:t>
      </w:r>
      <w:r w:rsidRPr="0037421A">
        <w:t xml:space="preserve">(2), 388-410. </w:t>
      </w:r>
      <w:hyperlink r:id="rId21" w:history="1">
        <w:r w:rsidRPr="0037421A">
          <w:rPr>
            <w:rStyle w:val="Hyperlink"/>
          </w:rPr>
          <w:t>https://www.mdpi.com/1660-4601/8/2/388</w:t>
        </w:r>
      </w:hyperlink>
      <w:r w:rsidRPr="0037421A">
        <w:t xml:space="preserve"> </w:t>
      </w:r>
    </w:p>
    <w:p w14:paraId="4B662D55" w14:textId="32D8216C" w:rsidR="004F4963" w:rsidRPr="0037421A" w:rsidRDefault="004F4963" w:rsidP="0036199D">
      <w:pPr>
        <w:pStyle w:val="EndNoteBibliography"/>
        <w:spacing w:line="480" w:lineRule="auto"/>
        <w:ind w:left="720" w:hanging="720"/>
      </w:pPr>
      <w:r w:rsidRPr="0037421A">
        <w:t xml:space="preserve">Durie. (1998). </w:t>
      </w:r>
      <w:r w:rsidRPr="0037421A">
        <w:rPr>
          <w:i/>
        </w:rPr>
        <w:t>Whaiora: Māori health development</w:t>
      </w:r>
      <w:r w:rsidRPr="0037421A">
        <w:t xml:space="preserve"> (2nd ed.). Oxford University Press. </w:t>
      </w:r>
    </w:p>
    <w:p w14:paraId="7352CCB9" w14:textId="288706F9" w:rsidR="004F4963" w:rsidRPr="0037421A" w:rsidRDefault="004F4963" w:rsidP="0036199D">
      <w:pPr>
        <w:pStyle w:val="EndNoteBibliography"/>
        <w:spacing w:line="480" w:lineRule="auto"/>
        <w:ind w:left="720" w:hanging="720"/>
      </w:pPr>
      <w:r w:rsidRPr="0037421A">
        <w:t xml:space="preserve">Durie, M. (1999, December). Te pae mahutonga: A model for Māori health promotion. </w:t>
      </w:r>
      <w:r w:rsidRPr="0037421A">
        <w:rPr>
          <w:i/>
        </w:rPr>
        <w:t>Health Promotion Forum Newsletter, 49</w:t>
      </w:r>
      <w:r w:rsidRPr="0037421A">
        <w:t xml:space="preserve">, 2-5. </w:t>
      </w:r>
      <w:hyperlink r:id="rId22" w:history="1">
        <w:r w:rsidRPr="0037421A">
          <w:rPr>
            <w:rStyle w:val="Hyperlink"/>
          </w:rPr>
          <w:t>http://www.hauora.co.nz/resources/tepaemahutongatxtvers.pdf</w:t>
        </w:r>
      </w:hyperlink>
      <w:r w:rsidRPr="0037421A">
        <w:t xml:space="preserve"> </w:t>
      </w:r>
    </w:p>
    <w:p w14:paraId="62B74903" w14:textId="5F235705" w:rsidR="004F4963" w:rsidRPr="0037421A" w:rsidRDefault="004F4963" w:rsidP="0036199D">
      <w:pPr>
        <w:pStyle w:val="EndNoteBibliography"/>
        <w:spacing w:line="480" w:lineRule="auto"/>
        <w:ind w:left="720" w:hanging="720"/>
      </w:pPr>
      <w:r w:rsidRPr="0037421A">
        <w:t xml:space="preserve">Forrest, R., Taylor, L.-A., Roberts, J., Pearson, M., Foxall, D., &amp; Scott-Chapman, S. (2016, 07//). PATU: Fighting fit, fighting fat! The Hinu Wero approach [Article]. </w:t>
      </w:r>
      <w:r w:rsidRPr="0037421A">
        <w:rPr>
          <w:i/>
        </w:rPr>
        <w:t>AlterNative: An International Journal of Indigenous Peoples, 12</w:t>
      </w:r>
      <w:r w:rsidRPr="0037421A">
        <w:t xml:space="preserve">(3), 282-297. </w:t>
      </w:r>
      <w:hyperlink r:id="rId23" w:history="1">
        <w:r w:rsidRPr="0037421A">
          <w:rPr>
            <w:rStyle w:val="Hyperlink"/>
          </w:rPr>
          <w:t>https://doi.org/10.20507/AlterNative.2016.12.3.6</w:t>
        </w:r>
      </w:hyperlink>
      <w:r w:rsidRPr="0037421A">
        <w:t xml:space="preserve"> </w:t>
      </w:r>
    </w:p>
    <w:p w14:paraId="37198F95" w14:textId="69CE4F7A" w:rsidR="004F4963" w:rsidRPr="0037421A" w:rsidRDefault="004F4963" w:rsidP="0036199D">
      <w:pPr>
        <w:pStyle w:val="EndNoteBibliography"/>
        <w:spacing w:line="480" w:lineRule="auto"/>
        <w:ind w:left="720" w:hanging="720"/>
      </w:pPr>
      <w:r w:rsidRPr="0037421A">
        <w:t xml:space="preserve">Gould, G., McEwen, A., Watters, T., Clough, A. R., &amp; van der Zwan, R. (2013). Should anti-tobacco media messages be culturally targeted for Indigenous populations? A systematic review and narrative synthesis. </w:t>
      </w:r>
      <w:r w:rsidRPr="0037421A">
        <w:rPr>
          <w:i/>
        </w:rPr>
        <w:t>Tobacco Control, 22</w:t>
      </w:r>
      <w:r w:rsidRPr="0037421A">
        <w:t xml:space="preserve">(4), 1-10. </w:t>
      </w:r>
      <w:hyperlink r:id="rId24" w:history="1">
        <w:r w:rsidRPr="0037421A">
          <w:rPr>
            <w:rStyle w:val="Hyperlink"/>
          </w:rPr>
          <w:t>https://doi.org/10.1136/tobaccocontrol-2012-050436</w:t>
        </w:r>
      </w:hyperlink>
      <w:r w:rsidRPr="0037421A">
        <w:t xml:space="preserve"> </w:t>
      </w:r>
    </w:p>
    <w:p w14:paraId="6AA62815" w14:textId="77777777" w:rsidR="004F4963" w:rsidRPr="0037421A" w:rsidRDefault="004F4963" w:rsidP="0036199D">
      <w:pPr>
        <w:pStyle w:val="EndNoteBibliography"/>
        <w:spacing w:line="480" w:lineRule="auto"/>
        <w:ind w:left="720" w:hanging="720"/>
      </w:pPr>
      <w:r w:rsidRPr="0037421A">
        <w:t xml:space="preserve">Goza, M., Came, H., &amp; Emery-Whittington, I. (2021). A Critical Tiriti Analysis of the recruitment and performance review processes of public sector chief executives in Aotearoa. </w:t>
      </w:r>
      <w:r w:rsidRPr="0037421A">
        <w:rPr>
          <w:i/>
        </w:rPr>
        <w:t>Australian and New Zealand Journal of Public Health, n/a</w:t>
      </w:r>
      <w:r w:rsidRPr="0037421A">
        <w:t xml:space="preserve">(n/a). </w:t>
      </w:r>
      <w:hyperlink r:id="rId25" w:history="1">
        <w:r w:rsidRPr="0037421A">
          <w:rPr>
            <w:rStyle w:val="Hyperlink"/>
          </w:rPr>
          <w:t>https://doi.org/https://doi.org/10.1111/1753-6405.13171</w:t>
        </w:r>
      </w:hyperlink>
      <w:r w:rsidRPr="0037421A">
        <w:t xml:space="preserve"> </w:t>
      </w:r>
    </w:p>
    <w:p w14:paraId="035CAF7C" w14:textId="77777777" w:rsidR="004F4963" w:rsidRPr="0037421A" w:rsidRDefault="004F4963" w:rsidP="0036199D">
      <w:pPr>
        <w:pStyle w:val="EndNoteBibliography"/>
        <w:spacing w:after="0" w:line="480" w:lineRule="auto"/>
      </w:pPr>
    </w:p>
    <w:p w14:paraId="3AE763B5" w14:textId="2ACBF468" w:rsidR="004F4963" w:rsidRPr="0037421A" w:rsidRDefault="004F4963" w:rsidP="0036199D">
      <w:pPr>
        <w:pStyle w:val="EndNoteBibliography"/>
        <w:spacing w:line="480" w:lineRule="auto"/>
        <w:ind w:left="720" w:hanging="720"/>
      </w:pPr>
      <w:r w:rsidRPr="0037421A">
        <w:t xml:space="preserve">Harris, R. B., Cormack, D. M., &amp; Stanley, J. (2019). Experience of racism and associations with unmet need and healthcare satisfaction: the 2011/12 adult New Zealand Health Survey [Article]. </w:t>
      </w:r>
      <w:r w:rsidRPr="0037421A">
        <w:rPr>
          <w:i/>
        </w:rPr>
        <w:t>Australian &amp; New Zealand Journal of Public Health, 43</w:t>
      </w:r>
      <w:r w:rsidRPr="0037421A">
        <w:t xml:space="preserve">(1), 75-80. </w:t>
      </w:r>
      <w:hyperlink r:id="rId26" w:history="1">
        <w:r w:rsidRPr="0037421A">
          <w:rPr>
            <w:rStyle w:val="Hyperlink"/>
          </w:rPr>
          <w:t>https://doi.org/10.1111/1753-6405.12835</w:t>
        </w:r>
      </w:hyperlink>
      <w:r w:rsidRPr="0037421A">
        <w:t xml:space="preserve"> </w:t>
      </w:r>
    </w:p>
    <w:p w14:paraId="57E16EB6" w14:textId="6D6C01A3" w:rsidR="004F4963" w:rsidRPr="0037421A" w:rsidRDefault="004F4963" w:rsidP="0036199D">
      <w:pPr>
        <w:pStyle w:val="EndNoteBibliography"/>
        <w:spacing w:line="480" w:lineRule="auto"/>
        <w:ind w:left="720" w:hanging="720"/>
      </w:pPr>
      <w:r w:rsidRPr="0037421A">
        <w:t xml:space="preserve">Hickey, &amp; Wilson. (2017). Whānau hauā: Reframing disability from an Indigenous perspective. </w:t>
      </w:r>
      <w:r w:rsidRPr="0037421A">
        <w:rPr>
          <w:i/>
        </w:rPr>
        <w:t>Mai Journal, 6</w:t>
      </w:r>
      <w:r w:rsidRPr="0037421A">
        <w:t xml:space="preserve">(1), 82-94. </w:t>
      </w:r>
      <w:hyperlink r:id="rId27" w:history="1">
        <w:r w:rsidRPr="0037421A">
          <w:rPr>
            <w:rStyle w:val="Hyperlink"/>
          </w:rPr>
          <w:t>https://doi.org/10.20507/MAIJournal.2017.6.1.7</w:t>
        </w:r>
      </w:hyperlink>
      <w:r w:rsidRPr="0037421A">
        <w:t xml:space="preserve"> </w:t>
      </w:r>
    </w:p>
    <w:p w14:paraId="6C8E9571" w14:textId="6387AB78" w:rsidR="004F4963" w:rsidRPr="0037421A" w:rsidRDefault="004F4963" w:rsidP="0036199D">
      <w:pPr>
        <w:pStyle w:val="EndNoteBibliography"/>
        <w:spacing w:line="480" w:lineRule="auto"/>
        <w:ind w:left="720" w:hanging="720"/>
      </w:pPr>
      <w:r w:rsidRPr="0037421A">
        <w:t xml:space="preserve">Hickey, H. (2006, 02//). Replacing medical and social models of disability by a communities-based model of equal access for people of differing abilities: A Māori perspective Huhana Hickey. </w:t>
      </w:r>
      <w:r w:rsidRPr="0037421A">
        <w:rPr>
          <w:i/>
        </w:rPr>
        <w:t>He Puna Korero: Journal of Maori &amp; Pacific Development, 7</w:t>
      </w:r>
      <w:r w:rsidRPr="0037421A">
        <w:t xml:space="preserve">(1), 35. </w:t>
      </w:r>
      <w:hyperlink r:id="rId28" w:history="1">
        <w:r w:rsidRPr="0037421A">
          <w:rPr>
            <w:rStyle w:val="Hyperlink"/>
          </w:rPr>
          <w:t>http://ezproxy.aut.ac.nz/login?url=http://search.ebscohost.com/login.aspx?direct=true&amp;db=edo&amp;AN=23056085&amp;site=eds-live&amp;scope=site</w:t>
        </w:r>
      </w:hyperlink>
      <w:r w:rsidRPr="0037421A">
        <w:t xml:space="preserve"> </w:t>
      </w:r>
    </w:p>
    <w:p w14:paraId="100B6EE2" w14:textId="66CA121A" w:rsidR="004F4963" w:rsidRPr="0037421A" w:rsidRDefault="004F4963" w:rsidP="0036199D">
      <w:pPr>
        <w:pStyle w:val="EndNoteBibliography"/>
        <w:spacing w:line="480" w:lineRule="auto"/>
        <w:ind w:left="720" w:hanging="720"/>
      </w:pPr>
      <w:r w:rsidRPr="0037421A">
        <w:t xml:space="preserve">Hollinsworth, D. (2013, 2013/07/01). Decolonizing Indigenous disability in Australia. </w:t>
      </w:r>
      <w:r w:rsidRPr="0037421A">
        <w:rPr>
          <w:i/>
        </w:rPr>
        <w:t>Disability &amp; Society, 28</w:t>
      </w:r>
      <w:r w:rsidRPr="0037421A">
        <w:t xml:space="preserve">(5), 601-615. </w:t>
      </w:r>
      <w:hyperlink r:id="rId29" w:history="1">
        <w:r w:rsidRPr="0037421A">
          <w:rPr>
            <w:rStyle w:val="Hyperlink"/>
          </w:rPr>
          <w:t>https://doi.org/10.1080/09687599.2012.717879</w:t>
        </w:r>
      </w:hyperlink>
      <w:r w:rsidRPr="0037421A">
        <w:t xml:space="preserve"> </w:t>
      </w:r>
    </w:p>
    <w:p w14:paraId="001C266F" w14:textId="712564C8" w:rsidR="004F4963" w:rsidRPr="0037421A" w:rsidRDefault="004F4963" w:rsidP="0036199D">
      <w:pPr>
        <w:pStyle w:val="EndNoteBibliography"/>
        <w:spacing w:line="480" w:lineRule="auto"/>
        <w:ind w:left="720" w:hanging="720"/>
      </w:pPr>
      <w:r w:rsidRPr="0037421A">
        <w:t xml:space="preserve">Hunter, K. (2019). The significant cultural value of our Māori nursing workforce. </w:t>
      </w:r>
      <w:r w:rsidRPr="0037421A">
        <w:rPr>
          <w:i/>
        </w:rPr>
        <w:t>Nursing Praxis in New Zealand, 35</w:t>
      </w:r>
      <w:r w:rsidRPr="0037421A">
        <w:t xml:space="preserve">(3), 4-6. </w:t>
      </w:r>
      <w:hyperlink r:id="rId30" w:history="1">
        <w:r w:rsidRPr="0037421A">
          <w:rPr>
            <w:rStyle w:val="Hyperlink"/>
          </w:rPr>
          <w:t>https://doi.org/10.36951/NgPxNZ.2019.009</w:t>
        </w:r>
      </w:hyperlink>
      <w:r w:rsidRPr="0037421A">
        <w:t xml:space="preserve"> </w:t>
      </w:r>
    </w:p>
    <w:p w14:paraId="05A237C8" w14:textId="429837BB" w:rsidR="004F4963" w:rsidRPr="0037421A" w:rsidRDefault="004F4963" w:rsidP="0036199D">
      <w:pPr>
        <w:pStyle w:val="EndNoteBibliography"/>
        <w:spacing w:line="480" w:lineRule="auto"/>
        <w:ind w:left="720" w:hanging="720"/>
      </w:pPr>
      <w:r w:rsidRPr="0037421A">
        <w:t xml:space="preserve">Ineese-Nash, N. (2020, 09/26). Disability as a Colonial Construct: The Missing Discourse of Culture in Conceptualizations of Disabled Indigenous Children. </w:t>
      </w:r>
      <w:r w:rsidRPr="0037421A">
        <w:rPr>
          <w:i/>
        </w:rPr>
        <w:t>Canadian Journal of Disability Studies, 9</w:t>
      </w:r>
      <w:r w:rsidRPr="0037421A">
        <w:t xml:space="preserve">(3), 28-51. </w:t>
      </w:r>
      <w:hyperlink r:id="rId31" w:history="1">
        <w:r w:rsidRPr="0037421A">
          <w:rPr>
            <w:rStyle w:val="Hyperlink"/>
          </w:rPr>
          <w:t>https://doi.org/10.15353/cjds.v9i3.645</w:t>
        </w:r>
      </w:hyperlink>
      <w:r w:rsidRPr="0037421A">
        <w:t xml:space="preserve"> </w:t>
      </w:r>
    </w:p>
    <w:p w14:paraId="08012A4B" w14:textId="649ECA23" w:rsidR="004F4963" w:rsidRPr="0037421A" w:rsidRDefault="004F4963" w:rsidP="0036199D">
      <w:pPr>
        <w:pStyle w:val="EndNoteBibliography"/>
        <w:spacing w:line="480" w:lineRule="auto"/>
        <w:ind w:left="720" w:hanging="720"/>
      </w:pPr>
      <w:r w:rsidRPr="0037421A">
        <w:t xml:space="preserve">Kidd, J., Came, H., Doole, C., &amp; Rae, N. (2021). A critical analysis of te Tiriti o Waitangi application in primary health organisations in Aotearoa New Zealand: Findings from </w:t>
      </w:r>
      <w:r w:rsidRPr="0037421A">
        <w:lastRenderedPageBreak/>
        <w:t xml:space="preserve">a nationwide survey. </w:t>
      </w:r>
      <w:r w:rsidRPr="0037421A">
        <w:rPr>
          <w:i/>
        </w:rPr>
        <w:t>Health &amp; Social Care in the Community, 30</w:t>
      </w:r>
      <w:r w:rsidRPr="0037421A">
        <w:t xml:space="preserve">(1), e105-e112. </w:t>
      </w:r>
      <w:hyperlink r:id="rId32" w:history="1">
        <w:r w:rsidRPr="0037421A">
          <w:rPr>
            <w:rStyle w:val="Hyperlink"/>
          </w:rPr>
          <w:t>https://doi.org/https://doi.org/10.1111/hsc.13417</w:t>
        </w:r>
      </w:hyperlink>
      <w:r w:rsidRPr="0037421A">
        <w:t xml:space="preserve"> </w:t>
      </w:r>
    </w:p>
    <w:p w14:paraId="7BD11017" w14:textId="3ABD8C50" w:rsidR="004F4963" w:rsidRPr="0037421A" w:rsidRDefault="004F4963" w:rsidP="0036199D">
      <w:pPr>
        <w:pStyle w:val="EndNoteBibliography"/>
        <w:spacing w:line="480" w:lineRule="auto"/>
        <w:ind w:left="720" w:hanging="720"/>
      </w:pPr>
      <w:r w:rsidRPr="0037421A">
        <w:t xml:space="preserve">Kiro, C. (2000). </w:t>
      </w:r>
      <w:r w:rsidRPr="0037421A">
        <w:rPr>
          <w:i/>
        </w:rPr>
        <w:t>Kimihia mo te hauora Maori: Maori health policy and practice</w:t>
      </w:r>
      <w:r w:rsidRPr="0037421A">
        <w:t xml:space="preserve"> [Doctoral dissertation, Massey University]. Auckland, New Zealand. </w:t>
      </w:r>
    </w:p>
    <w:p w14:paraId="611158DD" w14:textId="14BCAC9C" w:rsidR="004F4963" w:rsidRPr="0037421A" w:rsidRDefault="004F4963" w:rsidP="0036199D">
      <w:pPr>
        <w:pStyle w:val="EndNoteBibliography"/>
        <w:spacing w:line="480" w:lineRule="auto"/>
        <w:ind w:left="720" w:hanging="720"/>
      </w:pPr>
      <w:r w:rsidRPr="0037421A">
        <w:t xml:space="preserve">Living Wage Aotearoa New Zealand. (2017). </w:t>
      </w:r>
      <w:r w:rsidRPr="0037421A">
        <w:rPr>
          <w:i/>
        </w:rPr>
        <w:t>2017 living wage rate: $20.20</w:t>
      </w:r>
      <w:r w:rsidRPr="0037421A">
        <w:t xml:space="preserve">. Retrieved 14 February from </w:t>
      </w:r>
      <w:hyperlink r:id="rId33" w:history="1">
        <w:r w:rsidRPr="0037421A">
          <w:rPr>
            <w:rStyle w:val="Hyperlink"/>
          </w:rPr>
          <w:t>https://d3n8a8pro7vhmx.cloudfront.net/nzlivingwage/pages/263/attachments/original/1487586293/The_Living_Wage_Rate_Announcement_2017_alternativev2.pdf?1487586293</w:t>
        </w:r>
      </w:hyperlink>
    </w:p>
    <w:p w14:paraId="7D9D4597" w14:textId="2536A475" w:rsidR="004F4963" w:rsidRPr="0037421A" w:rsidRDefault="004F4963" w:rsidP="0036199D">
      <w:pPr>
        <w:pStyle w:val="EndNoteBibliography"/>
        <w:spacing w:line="480" w:lineRule="auto"/>
        <w:ind w:left="720" w:hanging="720"/>
      </w:pPr>
      <w:r w:rsidRPr="0037421A">
        <w:t xml:space="preserve">MacDonald, L. (2019). </w:t>
      </w:r>
      <w:r w:rsidRPr="0037421A">
        <w:rPr>
          <w:i/>
        </w:rPr>
        <w:t>Silencing and institutional racism in settler-colonial education</w:t>
      </w:r>
      <w:r w:rsidRPr="0037421A">
        <w:t xml:space="preserve"> Victoria University]. Wellington, New Zealand. </w:t>
      </w:r>
    </w:p>
    <w:p w14:paraId="7863FA6B" w14:textId="3C4FD06E" w:rsidR="004F4963" w:rsidRPr="0037421A" w:rsidRDefault="004F4963" w:rsidP="0036199D">
      <w:pPr>
        <w:pStyle w:val="EndNoteBibliography"/>
        <w:spacing w:line="480" w:lineRule="auto"/>
        <w:ind w:left="720" w:hanging="720"/>
      </w:pPr>
      <w:r w:rsidRPr="0037421A">
        <w:t xml:space="preserve">Marmot Review Team. (2010). </w:t>
      </w:r>
      <w:r w:rsidRPr="0037421A">
        <w:rPr>
          <w:i/>
        </w:rPr>
        <w:t>Fair society, healthy lives: The Marmot review: strategic review of health inequalities in England post-2010 (The Marmot Review)</w:t>
      </w:r>
      <w:r w:rsidRPr="0037421A">
        <w:t xml:space="preserve">. Global Health Equity Group, Department of Epidemiology and Public Health, University College London. </w:t>
      </w:r>
    </w:p>
    <w:p w14:paraId="1D48B901" w14:textId="5CFBE114" w:rsidR="004F4963" w:rsidRPr="0037421A" w:rsidRDefault="004F4963" w:rsidP="0036199D">
      <w:pPr>
        <w:pStyle w:val="EndNoteBibliography"/>
        <w:spacing w:line="480" w:lineRule="auto"/>
        <w:ind w:left="720" w:hanging="720"/>
      </w:pPr>
      <w:r w:rsidRPr="0037421A">
        <w:t xml:space="preserve">Marriott, L., &amp; Sim, D. (2014). </w:t>
      </w:r>
      <w:r w:rsidRPr="0037421A">
        <w:rPr>
          <w:i/>
        </w:rPr>
        <w:t>Indicators of inequality for Māori and Pacific people [Working paper 09/2014]</w:t>
      </w:r>
      <w:r w:rsidRPr="0037421A">
        <w:t xml:space="preserve">. Victoria University. </w:t>
      </w:r>
    </w:p>
    <w:p w14:paraId="09EE125D" w14:textId="77777777" w:rsidR="004F4963" w:rsidRPr="0037421A" w:rsidRDefault="004F4963" w:rsidP="0036199D">
      <w:pPr>
        <w:pStyle w:val="EndNoteBibliography"/>
        <w:spacing w:line="480" w:lineRule="auto"/>
        <w:ind w:left="720" w:hanging="720"/>
      </w:pPr>
      <w:r w:rsidRPr="0037421A">
        <w:t xml:space="preserve">McAllister, T., Kidman, J., Rowley, O., &amp; Theodore, R. (2019). Why isn’t my professor Māori? A snapshot of the academic workforce in New Zealand universities. </w:t>
      </w:r>
      <w:r w:rsidRPr="0037421A">
        <w:rPr>
          <w:i/>
        </w:rPr>
        <w:t>Mai Journal, 8</w:t>
      </w:r>
      <w:r w:rsidRPr="0037421A">
        <w:t xml:space="preserve">(2), 235-239. </w:t>
      </w:r>
      <w:hyperlink r:id="rId34" w:history="1">
        <w:r w:rsidRPr="0037421A">
          <w:rPr>
            <w:rStyle w:val="Hyperlink"/>
          </w:rPr>
          <w:t>https://doi.org/10.20507/MAIJournal.2019.8.2.10</w:t>
        </w:r>
      </w:hyperlink>
      <w:r w:rsidRPr="0037421A">
        <w:t xml:space="preserve"> </w:t>
      </w:r>
    </w:p>
    <w:p w14:paraId="0D4339B4" w14:textId="77777777" w:rsidR="004F4963" w:rsidRPr="0037421A" w:rsidRDefault="004F4963" w:rsidP="0036199D">
      <w:pPr>
        <w:pStyle w:val="EndNoteBibliography"/>
        <w:spacing w:after="0" w:line="480" w:lineRule="auto"/>
      </w:pPr>
    </w:p>
    <w:p w14:paraId="6DA33754" w14:textId="45F6A34B" w:rsidR="004F4963" w:rsidRPr="0037421A" w:rsidRDefault="004F4963" w:rsidP="0036199D">
      <w:pPr>
        <w:pStyle w:val="EndNoteBibliography"/>
        <w:spacing w:line="480" w:lineRule="auto"/>
        <w:ind w:left="720" w:hanging="720"/>
      </w:pPr>
      <w:r w:rsidRPr="0037421A">
        <w:lastRenderedPageBreak/>
        <w:t xml:space="preserve">McGruer, N., Baldwin, J. N., Ruakere, B. T., &amp; Larmer, P. J. (2019). Māori lived experience of osteoarthritis: a qualitative study guided by Kaupapa Māori principles. </w:t>
      </w:r>
      <w:r w:rsidRPr="0037421A">
        <w:rPr>
          <w:i/>
        </w:rPr>
        <w:t>Journal of Primary Health Care, 11</w:t>
      </w:r>
      <w:r w:rsidRPr="0037421A">
        <w:t xml:space="preserve">(2), 128-137. </w:t>
      </w:r>
      <w:hyperlink r:id="rId35" w:history="1">
        <w:r w:rsidRPr="0037421A">
          <w:rPr>
            <w:rStyle w:val="Hyperlink"/>
          </w:rPr>
          <w:t>https://doi.org/10.1071/HC18079</w:t>
        </w:r>
      </w:hyperlink>
      <w:r w:rsidRPr="0037421A">
        <w:t xml:space="preserve"> </w:t>
      </w:r>
    </w:p>
    <w:p w14:paraId="598DDECD" w14:textId="21E344B9" w:rsidR="004F4963" w:rsidRPr="0037421A" w:rsidRDefault="004F4963" w:rsidP="0036199D">
      <w:pPr>
        <w:pStyle w:val="EndNoteBibliography"/>
        <w:spacing w:line="480" w:lineRule="auto"/>
        <w:ind w:left="720" w:hanging="720"/>
      </w:pPr>
      <w:r w:rsidRPr="0037421A">
        <w:t xml:space="preserve">O’Sullivan, D., Came, H., McCreanor, T., &amp; Kidd, J. (2021). A critical review of the Cabinet Circular on Te Tiriti o Waitangi and the Treaty of Waitangi advice to ministers. </w:t>
      </w:r>
      <w:r w:rsidRPr="0037421A">
        <w:rPr>
          <w:i/>
        </w:rPr>
        <w:t>Ethnicities, 21</w:t>
      </w:r>
      <w:r w:rsidRPr="0037421A">
        <w:t xml:space="preserve">(6), 1093-1112. </w:t>
      </w:r>
      <w:hyperlink r:id="rId36" w:history="1">
        <w:r w:rsidRPr="0037421A">
          <w:rPr>
            <w:rStyle w:val="Hyperlink"/>
          </w:rPr>
          <w:t>https://doi.org/10.1177/14687968211047902</w:t>
        </w:r>
      </w:hyperlink>
      <w:r w:rsidRPr="0037421A">
        <w:t xml:space="preserve"> </w:t>
      </w:r>
    </w:p>
    <w:p w14:paraId="1FF95136" w14:textId="26D023D5" w:rsidR="004F4963" w:rsidRPr="0037421A" w:rsidRDefault="004F4963" w:rsidP="0036199D">
      <w:pPr>
        <w:pStyle w:val="EndNoteBibliography"/>
        <w:spacing w:line="480" w:lineRule="auto"/>
        <w:ind w:left="720" w:hanging="720"/>
      </w:pPr>
      <w:r w:rsidRPr="0037421A">
        <w:t xml:space="preserve">Office for Disability Issues. (2016). </w:t>
      </w:r>
      <w:r w:rsidRPr="0037421A">
        <w:rPr>
          <w:i/>
        </w:rPr>
        <w:t>New Zealand disability strategy 2016-2026</w:t>
      </w:r>
      <w:r w:rsidRPr="0037421A">
        <w:t xml:space="preserve">. </w:t>
      </w:r>
    </w:p>
    <w:p w14:paraId="264474BE" w14:textId="19FB65D1" w:rsidR="004F4963" w:rsidRPr="0037421A" w:rsidRDefault="004F4963" w:rsidP="0036199D">
      <w:pPr>
        <w:pStyle w:val="EndNoteBibliography"/>
        <w:spacing w:line="480" w:lineRule="auto"/>
        <w:ind w:left="720" w:hanging="720"/>
      </w:pPr>
      <w:r w:rsidRPr="0037421A">
        <w:t xml:space="preserve">Opai, K. (2017). </w:t>
      </w:r>
      <w:r w:rsidRPr="0037421A">
        <w:rPr>
          <w:i/>
        </w:rPr>
        <w:t>Te Reo hāpai: A Māori language glossary for use in the mental health, addiction and disability sectors</w:t>
      </w:r>
      <w:r w:rsidRPr="0037421A">
        <w:t xml:space="preserve">. Te Taura Whiri i te Reo Māori </w:t>
      </w:r>
    </w:p>
    <w:p w14:paraId="3764ABA5" w14:textId="5C7DC8AF" w:rsidR="004F4963" w:rsidRPr="0037421A" w:rsidRDefault="004F4963" w:rsidP="0036199D">
      <w:pPr>
        <w:pStyle w:val="EndNoteBibliography"/>
        <w:spacing w:line="480" w:lineRule="auto"/>
        <w:ind w:left="720" w:hanging="720"/>
      </w:pPr>
      <w:r w:rsidRPr="0037421A">
        <w:t xml:space="preserve">Paradies, Y. (2016, 03//). Colonisation, racism and indigenous health [Article]. </w:t>
      </w:r>
      <w:r w:rsidRPr="0037421A">
        <w:rPr>
          <w:i/>
        </w:rPr>
        <w:t>Journal of Population Research, 33</w:t>
      </w:r>
      <w:r w:rsidRPr="0037421A">
        <w:t xml:space="preserve">(1), 83-96. </w:t>
      </w:r>
      <w:hyperlink r:id="rId37" w:history="1">
        <w:r w:rsidRPr="0037421A">
          <w:rPr>
            <w:rStyle w:val="Hyperlink"/>
          </w:rPr>
          <w:t>https://doi.org/10.1007/s12546-016-9159-y</w:t>
        </w:r>
      </w:hyperlink>
      <w:r w:rsidRPr="0037421A">
        <w:t xml:space="preserve"> </w:t>
      </w:r>
    </w:p>
    <w:p w14:paraId="723CC532" w14:textId="6088BF88" w:rsidR="004F4963" w:rsidRPr="0037421A" w:rsidRDefault="004F4963" w:rsidP="0036199D">
      <w:pPr>
        <w:pStyle w:val="EndNoteBibliography"/>
        <w:spacing w:line="480" w:lineRule="auto"/>
        <w:ind w:left="720" w:hanging="720"/>
      </w:pPr>
      <w:r w:rsidRPr="0037421A">
        <w:t xml:space="preserve">Pihama, L., Reynolds, P., Smith, C., Reid, J., Smith, L. T., &amp; Te Nana, R. (2014, 07//). Postioning historical trauma theory within Aotearoa New Zealand [Article]. </w:t>
      </w:r>
      <w:r w:rsidRPr="0037421A">
        <w:rPr>
          <w:i/>
        </w:rPr>
        <w:t>AlterNative: An International Journal of Indigenous Peoples, 10</w:t>
      </w:r>
      <w:r w:rsidRPr="0037421A">
        <w:t xml:space="preserve">(3), 248-262. </w:t>
      </w:r>
      <w:hyperlink r:id="rId38" w:history="1">
        <w:r w:rsidRPr="0037421A">
          <w:rPr>
            <w:rStyle w:val="Hyperlink"/>
          </w:rPr>
          <w:t>http://ezproxy.aut.ac.nz/login?url=http://search.ebscohost.com/login.aspx?direct=true&amp;db=anh&amp;AN=97821341&amp;site=eds-live&amp;scope=site</w:t>
        </w:r>
      </w:hyperlink>
      <w:r w:rsidRPr="0037421A">
        <w:t xml:space="preserve"> </w:t>
      </w:r>
    </w:p>
    <w:p w14:paraId="0312A162" w14:textId="7928BC10" w:rsidR="004F4963" w:rsidRPr="0037421A" w:rsidRDefault="004F4963" w:rsidP="0036199D">
      <w:pPr>
        <w:pStyle w:val="EndNoteBibliography"/>
        <w:spacing w:line="480" w:lineRule="auto"/>
        <w:ind w:left="720" w:hanging="720"/>
      </w:pPr>
      <w:r w:rsidRPr="0037421A">
        <w:t xml:space="preserve">Rae, N., Came, H., Baker, M., &amp; McCreanor, T. (2022). A Critical Tiriti Analysis of the Pae Ora (Healthy Futures) Bill. </w:t>
      </w:r>
      <w:r w:rsidRPr="0037421A">
        <w:rPr>
          <w:i/>
        </w:rPr>
        <w:t>New Zealand Medical Journal, 135</w:t>
      </w:r>
      <w:r w:rsidRPr="0037421A">
        <w:t xml:space="preserve">(1551), 106-111. </w:t>
      </w:r>
    </w:p>
    <w:p w14:paraId="7CC5E9E4" w14:textId="77777777" w:rsidR="004F4963" w:rsidRPr="0037421A" w:rsidRDefault="004F4963" w:rsidP="0036199D">
      <w:pPr>
        <w:pStyle w:val="EndNoteBibliography"/>
        <w:spacing w:line="480" w:lineRule="auto"/>
        <w:ind w:left="720" w:hanging="720"/>
      </w:pPr>
      <w:r w:rsidRPr="0037421A">
        <w:t xml:space="preserve">Ratima, K., &amp; Ratima, M. (2007). Māori experiences of disability and disability support services. In B. Robson &amp; R. Harris (Eds.), </w:t>
      </w:r>
      <w:r w:rsidRPr="0037421A">
        <w:rPr>
          <w:i/>
        </w:rPr>
        <w:t>Hauora: Māori Standards of Health IV: A study of the years 2000-2005</w:t>
      </w:r>
      <w:r w:rsidRPr="0037421A">
        <w:t xml:space="preserve"> (pp. 189-198). Te Rōpū Rangahau Hauora a Eru Pōmare, University of Otago. </w:t>
      </w:r>
    </w:p>
    <w:p w14:paraId="4FAABFFF" w14:textId="77777777" w:rsidR="004F4963" w:rsidRPr="0037421A" w:rsidRDefault="004F4963" w:rsidP="0036199D">
      <w:pPr>
        <w:pStyle w:val="EndNoteBibliography"/>
        <w:spacing w:after="0" w:line="480" w:lineRule="auto"/>
      </w:pPr>
    </w:p>
    <w:p w14:paraId="3115BEDA" w14:textId="2AC3B517" w:rsidR="004F4963" w:rsidRPr="0037421A" w:rsidRDefault="004F4963" w:rsidP="0036199D">
      <w:pPr>
        <w:pStyle w:val="EndNoteBibliography"/>
        <w:spacing w:line="480" w:lineRule="auto"/>
        <w:ind w:left="720" w:hanging="720"/>
      </w:pPr>
      <w:r w:rsidRPr="0037421A">
        <w:t xml:space="preserve">Ratima, M. (1995). </w:t>
      </w:r>
      <w:r w:rsidRPr="0037421A">
        <w:rPr>
          <w:i/>
        </w:rPr>
        <w:t>He anga whakamana: A framework for the delivery of disability support services for Māori</w:t>
      </w:r>
      <w:r w:rsidRPr="0037421A">
        <w:t xml:space="preserve">. Massey University. </w:t>
      </w:r>
    </w:p>
    <w:p w14:paraId="138B8284" w14:textId="3106EFD3" w:rsidR="004F4963" w:rsidRPr="0037421A" w:rsidRDefault="004F4963" w:rsidP="0036199D">
      <w:pPr>
        <w:pStyle w:val="EndNoteBibliography"/>
        <w:spacing w:line="480" w:lineRule="auto"/>
        <w:ind w:left="720" w:hanging="720"/>
      </w:pPr>
      <w:r w:rsidRPr="0037421A">
        <w:t xml:space="preserve">Robson, B. (2007). Economic determinants of Maori health and disparities. In M. Bargh (Ed.), </w:t>
      </w:r>
      <w:r w:rsidRPr="0037421A">
        <w:rPr>
          <w:i/>
        </w:rPr>
        <w:t>Resistance: An indigenous response to neoliberalism</w:t>
      </w:r>
      <w:r w:rsidRPr="0037421A">
        <w:t xml:space="preserve"> (pp. 45-61). Huia. </w:t>
      </w:r>
    </w:p>
    <w:p w14:paraId="1FF97441" w14:textId="722B3B87" w:rsidR="004F4963" w:rsidRPr="0037421A" w:rsidRDefault="004F4963" w:rsidP="0036199D">
      <w:pPr>
        <w:pStyle w:val="EndNoteBibliography"/>
        <w:spacing w:line="480" w:lineRule="auto"/>
        <w:ind w:left="720" w:hanging="720"/>
      </w:pPr>
      <w:r w:rsidRPr="0037421A">
        <w:t xml:space="preserve">Royal Commission on Social Policy. (1987). </w:t>
      </w:r>
      <w:r w:rsidRPr="0037421A">
        <w:rPr>
          <w:i/>
        </w:rPr>
        <w:t>The Treaty of Waitangi and Social Policy [Discussion booklet number 1]</w:t>
      </w:r>
      <w:r w:rsidRPr="0037421A">
        <w:t xml:space="preserve">. </w:t>
      </w:r>
    </w:p>
    <w:p w14:paraId="18EAA01E" w14:textId="7F97ADFD" w:rsidR="004F4963" w:rsidRPr="0037421A" w:rsidRDefault="004F4963" w:rsidP="0036199D">
      <w:pPr>
        <w:pStyle w:val="EndNoteBibliography"/>
        <w:spacing w:line="480" w:lineRule="auto"/>
        <w:ind w:left="720" w:hanging="720"/>
      </w:pPr>
      <w:r w:rsidRPr="0037421A">
        <w:t xml:space="preserve">Simon, V. (2006, 09/01/). Characterising Maori nursing practice [Journal Article]. </w:t>
      </w:r>
      <w:r w:rsidRPr="0037421A">
        <w:rPr>
          <w:i/>
        </w:rPr>
        <w:t>Contemporary Nurse: A Journal for the Australian Nursing Profession, 22</w:t>
      </w:r>
      <w:r w:rsidRPr="0037421A">
        <w:t xml:space="preserve">(2), 203-213. </w:t>
      </w:r>
      <w:hyperlink r:id="rId39" w:history="1">
        <w:r w:rsidRPr="0037421A">
          <w:rPr>
            <w:rStyle w:val="Hyperlink"/>
          </w:rPr>
          <w:t>https://doi.org/10.3316/informit.641111309885042</w:t>
        </w:r>
      </w:hyperlink>
      <w:r w:rsidRPr="0037421A">
        <w:t xml:space="preserve"> </w:t>
      </w:r>
    </w:p>
    <w:p w14:paraId="259404C2" w14:textId="78FABE2A" w:rsidR="004F4963" w:rsidRPr="0037421A" w:rsidRDefault="004F4963" w:rsidP="0036199D">
      <w:pPr>
        <w:pStyle w:val="EndNoteBibliography"/>
        <w:spacing w:line="480" w:lineRule="auto"/>
        <w:ind w:left="720" w:hanging="720"/>
      </w:pPr>
      <w:r w:rsidRPr="0037421A">
        <w:t xml:space="preserve">Smiler, K., &amp; McKee, R. L. (2007, 01/01/). Perceptions of Māori Deaf Identity in New Zealand [research-article]. </w:t>
      </w:r>
      <w:r w:rsidRPr="0037421A">
        <w:rPr>
          <w:i/>
        </w:rPr>
        <w:t>Journal of Deaf Studies and Deaf Education, 12</w:t>
      </w:r>
      <w:r w:rsidRPr="0037421A">
        <w:t xml:space="preserve">(1), 93-111. </w:t>
      </w:r>
    </w:p>
    <w:p w14:paraId="71A18D7B" w14:textId="465E49D1" w:rsidR="004F4963" w:rsidRPr="0037421A" w:rsidRDefault="004F4963" w:rsidP="0036199D">
      <w:pPr>
        <w:pStyle w:val="EndNoteBibliography"/>
        <w:spacing w:line="480" w:lineRule="auto"/>
        <w:ind w:left="720" w:hanging="720"/>
      </w:pPr>
      <w:r w:rsidRPr="0037421A">
        <w:t xml:space="preserve">Statistics New Zealand. (2013). </w:t>
      </w:r>
      <w:r w:rsidRPr="0037421A">
        <w:rPr>
          <w:i/>
        </w:rPr>
        <w:t>2013 census quickstats about Māori</w:t>
      </w:r>
      <w:r w:rsidRPr="0037421A">
        <w:t xml:space="preserve">. </w:t>
      </w:r>
    </w:p>
    <w:p w14:paraId="4EDBCCDA" w14:textId="2A42BACF" w:rsidR="004F4963" w:rsidRPr="0037421A" w:rsidRDefault="004F4963" w:rsidP="0036199D">
      <w:pPr>
        <w:pStyle w:val="EndNoteBibliography"/>
        <w:spacing w:line="480" w:lineRule="auto"/>
        <w:ind w:left="720" w:hanging="720"/>
      </w:pPr>
      <w:r w:rsidRPr="0037421A">
        <w:t xml:space="preserve">Statistics New Zealand. (2014). </w:t>
      </w:r>
      <w:r w:rsidRPr="0037421A">
        <w:rPr>
          <w:i/>
        </w:rPr>
        <w:t>Disability survey: 2013</w:t>
      </w:r>
      <w:r w:rsidRPr="0037421A">
        <w:t xml:space="preserve">. </w:t>
      </w:r>
    </w:p>
    <w:p w14:paraId="1F9612AD" w14:textId="5D054F8B" w:rsidR="004F4963" w:rsidRPr="0037421A" w:rsidRDefault="004F4963" w:rsidP="0036199D">
      <w:pPr>
        <w:pStyle w:val="EndNoteBibliography"/>
        <w:spacing w:line="480" w:lineRule="auto"/>
        <w:ind w:left="720" w:hanging="720"/>
      </w:pPr>
      <w:r w:rsidRPr="0037421A">
        <w:t xml:space="preserve">Statistics New Zealand. (2015). </w:t>
      </w:r>
      <w:r w:rsidRPr="0037421A">
        <w:rPr>
          <w:i/>
        </w:rPr>
        <w:t>He hauā Māori: Findings from the 2013 Disability Survey</w:t>
      </w:r>
      <w:r w:rsidRPr="0037421A">
        <w:t xml:space="preserve">. Statistics new Zealadn. Retrieved 24 October from </w:t>
      </w:r>
      <w:hyperlink r:id="rId40" w:history="1">
        <w:r w:rsidRPr="0037421A">
          <w:rPr>
            <w:rStyle w:val="Hyperlink"/>
          </w:rPr>
          <w:t>https://www.stats.govt.nz/reports/he-haua-maori-findings-from-the-2013-disability-survey</w:t>
        </w:r>
      </w:hyperlink>
    </w:p>
    <w:p w14:paraId="5B574D04" w14:textId="77777777" w:rsidR="004F4963" w:rsidRPr="0037421A" w:rsidRDefault="004F4963" w:rsidP="0036199D">
      <w:pPr>
        <w:pStyle w:val="EndNoteBibliography"/>
        <w:spacing w:line="480" w:lineRule="auto"/>
        <w:ind w:left="720" w:hanging="720"/>
      </w:pPr>
      <w:r w:rsidRPr="0037421A">
        <w:t xml:space="preserve">Stienstra, D. (2018). Canadian Disability Policies in a World of Inequalities. </w:t>
      </w:r>
      <w:r w:rsidRPr="0037421A">
        <w:rPr>
          <w:i/>
        </w:rPr>
        <w:t>Societies, 8</w:t>
      </w:r>
      <w:r w:rsidRPr="0037421A">
        <w:t xml:space="preserve">(2), 36. </w:t>
      </w:r>
      <w:hyperlink r:id="rId41" w:history="1">
        <w:r w:rsidRPr="0037421A">
          <w:rPr>
            <w:rStyle w:val="Hyperlink"/>
          </w:rPr>
          <w:t>https://www.mdpi.com/2075-4698/8/2/36</w:t>
        </w:r>
      </w:hyperlink>
      <w:r w:rsidRPr="0037421A">
        <w:t xml:space="preserve"> </w:t>
      </w:r>
    </w:p>
    <w:p w14:paraId="3F3267F2" w14:textId="77777777" w:rsidR="004F4963" w:rsidRPr="0037421A" w:rsidRDefault="004F4963" w:rsidP="0036199D">
      <w:pPr>
        <w:pStyle w:val="EndNoteBibliography"/>
        <w:spacing w:after="0" w:line="480" w:lineRule="auto"/>
      </w:pPr>
    </w:p>
    <w:p w14:paraId="755FF519" w14:textId="2FC9781D" w:rsidR="004F4963" w:rsidRPr="0037421A" w:rsidRDefault="004F4963" w:rsidP="0036199D">
      <w:pPr>
        <w:pStyle w:val="EndNoteBibliography"/>
        <w:spacing w:line="480" w:lineRule="auto"/>
        <w:ind w:left="720" w:hanging="720"/>
      </w:pPr>
      <w:r w:rsidRPr="0037421A">
        <w:lastRenderedPageBreak/>
        <w:t xml:space="preserve">Te Puni Kōkiri. (2013). </w:t>
      </w:r>
      <w:r w:rsidRPr="0037421A">
        <w:rPr>
          <w:i/>
        </w:rPr>
        <w:t>Ka mōhio, ka matau, ka ora: He ia kōrero: Measuring performance and effectiveness for Maori: Key themes from the literature</w:t>
      </w:r>
      <w:r w:rsidRPr="0037421A">
        <w:t>.</w:t>
      </w:r>
    </w:p>
    <w:p w14:paraId="388019AD" w14:textId="5F11CA99" w:rsidR="004F4963" w:rsidRPr="0037421A" w:rsidRDefault="004F4963" w:rsidP="0036199D">
      <w:pPr>
        <w:pStyle w:val="EndNoteBibliography"/>
        <w:spacing w:line="480" w:lineRule="auto"/>
        <w:ind w:left="720" w:hanging="720"/>
      </w:pPr>
      <w:r w:rsidRPr="0037421A">
        <w:t xml:space="preserve">UN. (2007). </w:t>
      </w:r>
      <w:r w:rsidRPr="0037421A">
        <w:rPr>
          <w:i/>
        </w:rPr>
        <w:t>Declaration on the Rights of Indigenous Peoples</w:t>
      </w:r>
      <w:r w:rsidRPr="0037421A">
        <w:t xml:space="preserve">. </w:t>
      </w:r>
      <w:r w:rsidRPr="00F07364">
        <w:t>http://iwgia.synkron.com/graphics/Synkron-Library/Documents/InternationalProcesses/DraftDeclaration/07-09-13ResolutiontextDeclaration.pdf</w:t>
      </w:r>
      <w:r w:rsidRPr="0037421A">
        <w:t xml:space="preserve"> </w:t>
      </w:r>
    </w:p>
    <w:p w14:paraId="508FB643" w14:textId="48963629" w:rsidR="004F4963" w:rsidRPr="0037421A" w:rsidRDefault="004F4963" w:rsidP="0036199D">
      <w:pPr>
        <w:pStyle w:val="EndNoteBibliography"/>
        <w:spacing w:line="480" w:lineRule="auto"/>
        <w:ind w:left="720" w:hanging="720"/>
      </w:pPr>
      <w:r w:rsidRPr="0037421A">
        <w:t xml:space="preserve">UN. (2008). </w:t>
      </w:r>
      <w:r w:rsidRPr="0037421A">
        <w:rPr>
          <w:i/>
        </w:rPr>
        <w:t>International Convention on the Rights of Persons with Disabilities</w:t>
      </w:r>
      <w:r w:rsidRPr="0037421A">
        <w:t xml:space="preserve">. </w:t>
      </w:r>
    </w:p>
    <w:p w14:paraId="7EB51641" w14:textId="45A88FEC" w:rsidR="004F4963" w:rsidRPr="0037421A" w:rsidRDefault="004F4963" w:rsidP="0036199D">
      <w:pPr>
        <w:pStyle w:val="EndNoteBibliography"/>
        <w:spacing w:line="480" w:lineRule="auto"/>
        <w:ind w:left="720" w:hanging="720"/>
      </w:pPr>
      <w:r w:rsidRPr="0037421A">
        <w:t xml:space="preserve">Waitangi Tribunal. (2019). </w:t>
      </w:r>
      <w:r w:rsidRPr="0037421A">
        <w:rPr>
          <w:i/>
        </w:rPr>
        <w:t>Hauora: Report on stage one of the health services and outcomes kaupapa inquiry</w:t>
      </w:r>
      <w:r w:rsidRPr="0037421A">
        <w:t xml:space="preserve">. </w:t>
      </w:r>
    </w:p>
    <w:p w14:paraId="6B927F88" w14:textId="6EA62015" w:rsidR="004F4963" w:rsidRPr="0037421A" w:rsidRDefault="004F4963" w:rsidP="0036199D">
      <w:pPr>
        <w:pStyle w:val="EndNoteBibliography"/>
        <w:spacing w:line="480" w:lineRule="auto"/>
        <w:ind w:left="720" w:hanging="720"/>
      </w:pPr>
      <w:r w:rsidRPr="0037421A">
        <w:t xml:space="preserve">Wilson, D. (2018, 05 / 01 /). Why do we need more Maori nurses? [Editorial]. </w:t>
      </w:r>
      <w:r w:rsidRPr="0037421A">
        <w:rPr>
          <w:i/>
        </w:rPr>
        <w:t>Kai Tiaki Nursing New Zealand, 24</w:t>
      </w:r>
      <w:r w:rsidRPr="0037421A">
        <w:t xml:space="preserve">(4), 2. </w:t>
      </w:r>
    </w:p>
    <w:p w14:paraId="6E3368A8" w14:textId="77777777" w:rsidR="004F4963" w:rsidRPr="0037421A" w:rsidRDefault="004F4963" w:rsidP="0036199D">
      <w:pPr>
        <w:pStyle w:val="EndNoteBibliography"/>
        <w:spacing w:line="480" w:lineRule="auto"/>
        <w:ind w:left="720" w:hanging="720"/>
      </w:pPr>
      <w:r w:rsidRPr="0037421A">
        <w:t xml:space="preserve">Workman, K. (2011). </w:t>
      </w:r>
      <w:r w:rsidRPr="0037421A">
        <w:rPr>
          <w:i/>
        </w:rPr>
        <w:t>Māori  over-representation in the criminal justice system does structural discrimination have anything to do with it?: A discussion paper</w:t>
      </w:r>
      <w:r w:rsidRPr="0037421A">
        <w:t xml:space="preserve">. Rethinking Crime and Punishment. </w:t>
      </w:r>
      <w:hyperlink r:id="rId42" w:history="1">
        <w:r w:rsidRPr="0037421A">
          <w:rPr>
            <w:rStyle w:val="Hyperlink"/>
          </w:rPr>
          <w:t>http://www.rethinking.org.nz/assets/Newsletter_PDF/Issue_105/01_Structural_Discrimination_in_the_CJS.pdf</w:t>
        </w:r>
      </w:hyperlink>
    </w:p>
    <w:p w14:paraId="4542F6BB" w14:textId="77777777" w:rsidR="004F4963" w:rsidRPr="0037421A" w:rsidRDefault="004F4963" w:rsidP="0036199D">
      <w:pPr>
        <w:pStyle w:val="EndNoteBibliography"/>
        <w:spacing w:line="480" w:lineRule="auto"/>
      </w:pPr>
    </w:p>
    <w:p w14:paraId="6DE0BD00" w14:textId="7629AD2D" w:rsidR="00A54A7F" w:rsidRDefault="004F4963" w:rsidP="0036199D">
      <w:pPr>
        <w:spacing w:line="480" w:lineRule="auto"/>
        <w:ind w:firstLine="0"/>
      </w:pPr>
      <w:r>
        <w:fldChar w:fldCharType="end"/>
      </w:r>
    </w:p>
    <w:p w14:paraId="0E3B9F21" w14:textId="20545B81" w:rsidR="00A54A7F" w:rsidRDefault="00A54A7F" w:rsidP="0036199D">
      <w:pPr>
        <w:pStyle w:val="NoSpacing"/>
        <w:spacing w:line="480" w:lineRule="auto"/>
      </w:pPr>
    </w:p>
    <w:p w14:paraId="5F472546" w14:textId="476DDE39" w:rsidR="00A54A7F" w:rsidRDefault="00A54A7F" w:rsidP="00A54A7F">
      <w:pPr>
        <w:pStyle w:val="NoSpacing"/>
        <w:spacing w:line="480" w:lineRule="auto"/>
        <w:ind w:left="720" w:hanging="720"/>
      </w:pPr>
    </w:p>
    <w:p w14:paraId="12FED85D" w14:textId="7679C468" w:rsidR="00A54A7F" w:rsidRPr="00600801" w:rsidRDefault="00A54A7F" w:rsidP="00600801">
      <w:pPr>
        <w:spacing w:after="0"/>
        <w:ind w:firstLine="0"/>
        <w:rPr>
          <w:b/>
          <w:bCs/>
        </w:rPr>
      </w:pPr>
      <w:r w:rsidRPr="00C02661">
        <w:rPr>
          <w:noProof/>
        </w:rPr>
        <w:drawing>
          <wp:inline distT="114300" distB="114300" distL="114300" distR="114300" wp14:anchorId="1E047C58" wp14:editId="2D22FE22">
            <wp:extent cx="762000" cy="142875"/>
            <wp:effectExtent l="0" t="0" r="0" b="0"/>
            <wp:docPr id="4"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43"/>
                    <a:srcRect/>
                    <a:stretch>
                      <a:fillRect/>
                    </a:stretch>
                  </pic:blipFill>
                  <pic:spPr>
                    <a:xfrm>
                      <a:off x="0" y="0"/>
                      <a:ext cx="762000" cy="142875"/>
                    </a:xfrm>
                    <a:prstGeom prst="rect">
                      <a:avLst/>
                    </a:prstGeom>
                    <a:ln/>
                  </pic:spPr>
                </pic:pic>
              </a:graphicData>
            </a:graphic>
          </wp:inline>
        </w:drawing>
      </w:r>
      <w:r w:rsidRPr="00C02661">
        <w:t xml:space="preserve"> </w:t>
      </w:r>
      <w:r w:rsidR="00600801" w:rsidRPr="00600801">
        <w:rPr>
          <w:b/>
          <w:bCs/>
        </w:rPr>
        <w:t xml:space="preserve">A Critical </w:t>
      </w:r>
      <w:proofErr w:type="spellStart"/>
      <w:r w:rsidR="00600801" w:rsidRPr="00600801">
        <w:rPr>
          <w:b/>
          <w:bCs/>
        </w:rPr>
        <w:t>Tiriti</w:t>
      </w:r>
      <w:proofErr w:type="spellEnd"/>
      <w:r w:rsidR="00600801" w:rsidRPr="00600801">
        <w:rPr>
          <w:b/>
          <w:bCs/>
        </w:rPr>
        <w:t xml:space="preserve"> Analysis of the New Zealand Disability Strategy 2016-2026</w:t>
      </w:r>
      <w:r w:rsidR="00600801" w:rsidRPr="00600801">
        <w:rPr>
          <w:b/>
          <w:bCs/>
        </w:rPr>
        <w:br/>
      </w:r>
      <w:r w:rsidR="00600801">
        <w:t xml:space="preserve">by </w:t>
      </w:r>
      <w:r w:rsidR="00600801" w:rsidRPr="00600801">
        <w:t>Heather Came</w:t>
      </w:r>
      <w:r w:rsidR="00600801" w:rsidRPr="00600801">
        <w:rPr>
          <w:b/>
        </w:rPr>
        <w:t xml:space="preserve"> </w:t>
      </w:r>
      <w:hyperlink r:id="rId44" w:history="1">
        <w:r w:rsidR="00207C15">
          <w:rPr>
            <w:rStyle w:val="Hyperlink"/>
          </w:rPr>
          <w:t>https://rdsjournal.org/index.php/journal/article/view/1081</w:t>
        </w:r>
      </w:hyperlink>
      <w:r w:rsidRPr="00C02661">
        <w:t xml:space="preserve"> is licensed under a </w:t>
      </w:r>
      <w:hyperlink r:id="rId45">
        <w:r w:rsidRPr="00C02661">
          <w:rPr>
            <w:color w:val="1155CC"/>
            <w:u w:val="single"/>
          </w:rPr>
          <w:t>Creative Commons Attribution 4.0 International License</w:t>
        </w:r>
      </w:hyperlink>
      <w:r w:rsidRPr="00C02661">
        <w:t xml:space="preserve">. Based on a work at </w:t>
      </w:r>
    </w:p>
    <w:p w14:paraId="5CF30AD8" w14:textId="5633DA79" w:rsidR="00A54A7F" w:rsidRPr="004D5068" w:rsidRDefault="00000000" w:rsidP="004D5068">
      <w:pPr>
        <w:ind w:firstLine="0"/>
        <w:rPr>
          <w:rFonts w:ascii="Cambria" w:eastAsia="Cambria" w:hAnsi="Cambria" w:cs="Cambria"/>
        </w:rPr>
      </w:pPr>
      <w:hyperlink r:id="rId46">
        <w:r w:rsidR="00A54A7F" w:rsidRPr="00C02661">
          <w:rPr>
            <w:color w:val="1155CC"/>
            <w:u w:val="single"/>
          </w:rPr>
          <w:t>https://rdsjournal.org</w:t>
        </w:r>
      </w:hyperlink>
      <w:r w:rsidR="00A54A7F" w:rsidRPr="00C02661">
        <w:t>.</w:t>
      </w:r>
    </w:p>
    <w:sectPr w:rsidR="00A54A7F" w:rsidRPr="004D5068">
      <w:headerReference w:type="even" r:id="rId47"/>
      <w:headerReference w:type="default" r:id="rId48"/>
      <w:footerReference w:type="even" r:id="rId49"/>
      <w:footerReference w:type="default" r:id="rId50"/>
      <w:headerReference w:type="first" r:id="rId51"/>
      <w:footerReference w:type="first" r:id="rId52"/>
      <w:pgSz w:w="11906" w:h="16838"/>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73EE51" w14:textId="77777777" w:rsidR="009B5928" w:rsidRDefault="009B5928">
      <w:pPr>
        <w:spacing w:after="0" w:line="240" w:lineRule="auto"/>
      </w:pPr>
      <w:r>
        <w:separator/>
      </w:r>
    </w:p>
  </w:endnote>
  <w:endnote w:type="continuationSeparator" w:id="0">
    <w:p w14:paraId="57A7ADA5" w14:textId="77777777" w:rsidR="009B5928" w:rsidRDefault="009B59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02178A" w14:textId="77777777" w:rsidR="001024BD" w:rsidRDefault="001024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0F" w14:textId="77777777" w:rsidR="001C0353" w:rsidRDefault="001C0353">
    <w:pPr>
      <w:pBdr>
        <w:top w:val="nil"/>
        <w:left w:val="nil"/>
        <w:bottom w:val="nil"/>
        <w:right w:val="nil"/>
        <w:between w:val="nil"/>
      </w:pBdr>
      <w:tabs>
        <w:tab w:val="center" w:pos="4536"/>
        <w:tab w:val="right" w:pos="9072"/>
      </w:tabs>
      <w:spacing w:after="0" w:line="240" w:lineRule="auto"/>
      <w:ind w:right="360" w:firstLine="0"/>
    </w:pPr>
  </w:p>
  <w:tbl>
    <w:tblPr>
      <w:tblStyle w:val="a0"/>
      <w:tblW w:w="11895" w:type="dxa"/>
      <w:jc w:val="center"/>
      <w:tblLayout w:type="fixed"/>
      <w:tblLook w:val="0600" w:firstRow="0" w:lastRow="0" w:firstColumn="0" w:lastColumn="0" w:noHBand="1" w:noVBand="1"/>
    </w:tblPr>
    <w:tblGrid>
      <w:gridCol w:w="11895"/>
    </w:tblGrid>
    <w:tr w:rsidR="001C0353" w14:paraId="7AAD5584" w14:textId="77777777">
      <w:trPr>
        <w:trHeight w:val="500"/>
        <w:jc w:val="center"/>
      </w:trPr>
      <w:tc>
        <w:tcPr>
          <w:tcW w:w="11895" w:type="dxa"/>
          <w:shd w:val="clear" w:color="auto" w:fill="400080"/>
          <w:tcMar>
            <w:top w:w="0" w:type="dxa"/>
            <w:left w:w="0" w:type="dxa"/>
            <w:bottom w:w="0" w:type="dxa"/>
            <w:right w:w="0" w:type="dxa"/>
          </w:tcMar>
          <w:vAlign w:val="center"/>
        </w:tcPr>
        <w:p w14:paraId="00000010" w14:textId="45C8590A" w:rsidR="001C0353" w:rsidRDefault="009E4FAB">
          <w:pPr>
            <w:pBdr>
              <w:top w:val="nil"/>
              <w:left w:val="nil"/>
              <w:bottom w:val="nil"/>
              <w:right w:val="nil"/>
              <w:between w:val="nil"/>
            </w:pBdr>
            <w:spacing w:after="0" w:line="240" w:lineRule="auto"/>
            <w:ind w:firstLine="0"/>
            <w:jc w:val="center"/>
            <w:rPr>
              <w:rFonts w:ascii="Arial" w:eastAsia="Arial" w:hAnsi="Arial" w:cs="Arial"/>
              <w:color w:val="FFFFFF"/>
            </w:rPr>
          </w:pPr>
          <w:r>
            <w:rPr>
              <w:rFonts w:ascii="Arial" w:eastAsia="Arial" w:hAnsi="Arial" w:cs="Arial"/>
              <w:color w:val="FFFFFF"/>
            </w:rPr>
            <w:t xml:space="preserve">Page </w:t>
          </w:r>
          <w:r>
            <w:rPr>
              <w:rFonts w:ascii="Arial" w:eastAsia="Arial" w:hAnsi="Arial" w:cs="Arial"/>
              <w:color w:val="FFFFFF"/>
            </w:rPr>
            <w:fldChar w:fldCharType="begin"/>
          </w:r>
          <w:r>
            <w:rPr>
              <w:rFonts w:ascii="Arial" w:eastAsia="Arial" w:hAnsi="Arial" w:cs="Arial"/>
              <w:color w:val="FFFFFF"/>
            </w:rPr>
            <w:instrText>PAGE</w:instrText>
          </w:r>
          <w:r>
            <w:rPr>
              <w:rFonts w:ascii="Arial" w:eastAsia="Arial" w:hAnsi="Arial" w:cs="Arial"/>
              <w:color w:val="FFFFFF"/>
            </w:rPr>
            <w:fldChar w:fldCharType="separate"/>
          </w:r>
          <w:r w:rsidR="00B505D5">
            <w:rPr>
              <w:rFonts w:ascii="Arial" w:eastAsia="Arial" w:hAnsi="Arial" w:cs="Arial"/>
              <w:noProof/>
              <w:color w:val="FFFFFF"/>
            </w:rPr>
            <w:t>1</w:t>
          </w:r>
          <w:r>
            <w:rPr>
              <w:rFonts w:ascii="Arial" w:eastAsia="Arial" w:hAnsi="Arial" w:cs="Arial"/>
              <w:color w:val="FFFFFF"/>
            </w:rPr>
            <w:fldChar w:fldCharType="end"/>
          </w:r>
        </w:p>
      </w:tc>
    </w:tr>
  </w:tbl>
  <w:p w14:paraId="00000011" w14:textId="77777777" w:rsidR="001C0353" w:rsidRDefault="001C0353">
    <w:pPr>
      <w:pBdr>
        <w:top w:val="nil"/>
        <w:left w:val="nil"/>
        <w:bottom w:val="nil"/>
        <w:right w:val="nil"/>
        <w:between w:val="nil"/>
      </w:pBdr>
      <w:tabs>
        <w:tab w:val="center" w:pos="4536"/>
        <w:tab w:val="right" w:pos="9072"/>
      </w:tabs>
      <w:spacing w:after="0" w:line="240" w:lineRule="auto"/>
      <w:ind w:right="36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AA6066" w14:textId="77777777" w:rsidR="001024BD" w:rsidRDefault="001024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B0BE00" w14:textId="77777777" w:rsidR="009B5928" w:rsidRDefault="009B5928">
      <w:pPr>
        <w:spacing w:after="0" w:line="240" w:lineRule="auto"/>
      </w:pPr>
      <w:r>
        <w:separator/>
      </w:r>
    </w:p>
  </w:footnote>
  <w:footnote w:type="continuationSeparator" w:id="0">
    <w:p w14:paraId="75F6B9D6" w14:textId="77777777" w:rsidR="009B5928" w:rsidRDefault="009B592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EE8EC" w14:textId="77777777" w:rsidR="00B505D5" w:rsidRDefault="00B505D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0A" w14:textId="77777777" w:rsidR="001C0353" w:rsidRDefault="001C0353">
    <w:pPr>
      <w:pBdr>
        <w:top w:val="nil"/>
        <w:left w:val="nil"/>
        <w:bottom w:val="nil"/>
        <w:right w:val="nil"/>
        <w:between w:val="nil"/>
      </w:pBdr>
      <w:spacing w:after="0"/>
    </w:pPr>
  </w:p>
  <w:tbl>
    <w:tblPr>
      <w:tblStyle w:val="a"/>
      <w:tblW w:w="14145" w:type="dxa"/>
      <w:jc w:val="center"/>
      <w:tblLayout w:type="fixed"/>
      <w:tblLook w:val="0400" w:firstRow="0" w:lastRow="0" w:firstColumn="0" w:lastColumn="0" w:noHBand="0" w:noVBand="1"/>
    </w:tblPr>
    <w:tblGrid>
      <w:gridCol w:w="10320"/>
      <w:gridCol w:w="3825"/>
    </w:tblGrid>
    <w:tr w:rsidR="001C0353" w14:paraId="66868730" w14:textId="77777777">
      <w:trPr>
        <w:trHeight w:val="800"/>
        <w:jc w:val="center"/>
      </w:trPr>
      <w:tc>
        <w:tcPr>
          <w:tcW w:w="10320" w:type="dxa"/>
          <w:shd w:val="clear" w:color="auto" w:fill="400080"/>
          <w:vAlign w:val="center"/>
        </w:tcPr>
        <w:p w14:paraId="0000000B" w14:textId="77777777" w:rsidR="001C0353" w:rsidRDefault="009E4FAB">
          <w:pPr>
            <w:widowControl/>
            <w:pBdr>
              <w:top w:val="nil"/>
              <w:left w:val="nil"/>
              <w:bottom w:val="nil"/>
              <w:right w:val="nil"/>
              <w:between w:val="nil"/>
            </w:pBdr>
            <w:tabs>
              <w:tab w:val="center" w:pos="4320"/>
              <w:tab w:val="right" w:pos="8640"/>
            </w:tabs>
            <w:spacing w:after="0" w:line="240" w:lineRule="auto"/>
            <w:jc w:val="right"/>
            <w:rPr>
              <w:rFonts w:ascii="Arial" w:eastAsia="Arial" w:hAnsi="Arial" w:cs="Arial"/>
              <w:b/>
              <w:smallCaps/>
              <w:color w:val="FFFFFF"/>
            </w:rPr>
          </w:pPr>
          <w:r>
            <w:rPr>
              <w:rFonts w:ascii="Arial" w:eastAsia="Arial" w:hAnsi="Arial" w:cs="Arial"/>
              <w:b/>
              <w:smallCaps/>
              <w:color w:val="FFFFFF"/>
            </w:rPr>
            <w:t>REVIEW OF DISABILITY STUDIES: AN INTERNATIONAL JOURNAL</w:t>
          </w:r>
        </w:p>
      </w:tc>
      <w:tc>
        <w:tcPr>
          <w:tcW w:w="3825" w:type="dxa"/>
          <w:shd w:val="clear" w:color="auto" w:fill="000000"/>
          <w:vAlign w:val="center"/>
        </w:tcPr>
        <w:p w14:paraId="0000000C" w14:textId="508E12C4" w:rsidR="001C0353" w:rsidRDefault="009E4FAB">
          <w:pPr>
            <w:widowControl/>
            <w:pBdr>
              <w:top w:val="nil"/>
              <w:left w:val="nil"/>
              <w:bottom w:val="nil"/>
              <w:right w:val="nil"/>
              <w:between w:val="nil"/>
            </w:pBdr>
            <w:tabs>
              <w:tab w:val="center" w:pos="4320"/>
              <w:tab w:val="right" w:pos="8640"/>
            </w:tabs>
            <w:spacing w:after="0" w:line="240" w:lineRule="auto"/>
            <w:ind w:left="405" w:hanging="187"/>
            <w:rPr>
              <w:rFonts w:ascii="Arial" w:eastAsia="Arial" w:hAnsi="Arial" w:cs="Arial"/>
              <w:b/>
              <w:color w:val="FFFFFF"/>
            </w:rPr>
          </w:pPr>
          <w:r>
            <w:rPr>
              <w:rFonts w:ascii="Arial" w:eastAsia="Arial" w:hAnsi="Arial" w:cs="Arial"/>
              <w:b/>
              <w:color w:val="FFFFFF"/>
            </w:rPr>
            <w:t>Vol</w:t>
          </w:r>
          <w:r w:rsidR="00965EFC">
            <w:rPr>
              <w:rFonts w:ascii="Arial" w:eastAsia="Arial" w:hAnsi="Arial" w:cs="Arial"/>
              <w:b/>
              <w:color w:val="FFFFFF"/>
            </w:rPr>
            <w:t xml:space="preserve"> </w:t>
          </w:r>
          <w:r>
            <w:rPr>
              <w:rFonts w:ascii="Arial" w:eastAsia="Arial" w:hAnsi="Arial" w:cs="Arial"/>
              <w:b/>
              <w:color w:val="FFFFFF"/>
            </w:rPr>
            <w:t>1</w:t>
          </w:r>
          <w:r w:rsidR="00965EFC">
            <w:rPr>
              <w:rFonts w:ascii="Arial" w:eastAsia="Arial" w:hAnsi="Arial" w:cs="Arial"/>
              <w:b/>
              <w:color w:val="FFFFFF"/>
            </w:rPr>
            <w:t>8</w:t>
          </w:r>
          <w:r>
            <w:rPr>
              <w:rFonts w:ascii="Arial" w:eastAsia="Arial" w:hAnsi="Arial" w:cs="Arial"/>
              <w:b/>
              <w:color w:val="FFFFFF"/>
            </w:rPr>
            <w:t xml:space="preserve"> Issue</w:t>
          </w:r>
          <w:r w:rsidR="00965EFC">
            <w:rPr>
              <w:rFonts w:ascii="Arial" w:eastAsia="Arial" w:hAnsi="Arial" w:cs="Arial"/>
              <w:b/>
              <w:color w:val="FFFFFF"/>
            </w:rPr>
            <w:t>s</w:t>
          </w:r>
          <w:r>
            <w:rPr>
              <w:rFonts w:ascii="Arial" w:eastAsia="Arial" w:hAnsi="Arial" w:cs="Arial"/>
              <w:b/>
              <w:color w:val="FFFFFF"/>
            </w:rPr>
            <w:t xml:space="preserve"> </w:t>
          </w:r>
          <w:r w:rsidR="00965EFC">
            <w:rPr>
              <w:rFonts w:ascii="Arial" w:eastAsia="Arial" w:hAnsi="Arial" w:cs="Arial"/>
              <w:b/>
              <w:color w:val="FFFFFF"/>
            </w:rPr>
            <w:t>1 &amp; 2</w:t>
          </w:r>
        </w:p>
        <w:p w14:paraId="0000000D" w14:textId="7572C0F1" w:rsidR="001C0353" w:rsidRDefault="009E4FAB">
          <w:pPr>
            <w:widowControl/>
            <w:pBdr>
              <w:top w:val="nil"/>
              <w:left w:val="nil"/>
              <w:bottom w:val="nil"/>
              <w:right w:val="nil"/>
              <w:between w:val="nil"/>
            </w:pBdr>
            <w:tabs>
              <w:tab w:val="center" w:pos="4320"/>
              <w:tab w:val="right" w:pos="8640"/>
            </w:tabs>
            <w:spacing w:after="0" w:line="240" w:lineRule="auto"/>
            <w:ind w:left="405" w:hanging="187"/>
            <w:rPr>
              <w:rFonts w:ascii="Arial" w:eastAsia="Arial" w:hAnsi="Arial" w:cs="Arial"/>
              <w:b/>
              <w:color w:val="FFFFFF"/>
            </w:rPr>
          </w:pPr>
          <w:r>
            <w:rPr>
              <w:rFonts w:ascii="Arial" w:eastAsia="Arial" w:hAnsi="Arial" w:cs="Arial"/>
              <w:b/>
              <w:color w:val="FFFFFF"/>
            </w:rPr>
            <w:t>202</w:t>
          </w:r>
          <w:r w:rsidR="00707AA1">
            <w:rPr>
              <w:rFonts w:ascii="Arial" w:eastAsia="Arial" w:hAnsi="Arial" w:cs="Arial"/>
              <w:b/>
              <w:color w:val="FFFFFF"/>
            </w:rPr>
            <w:t>2</w:t>
          </w:r>
        </w:p>
      </w:tc>
    </w:tr>
  </w:tbl>
  <w:p w14:paraId="0000000E" w14:textId="77777777" w:rsidR="001C0353" w:rsidRDefault="001C0353">
    <w:pPr>
      <w:pBdr>
        <w:top w:val="nil"/>
        <w:left w:val="nil"/>
        <w:bottom w:val="nil"/>
        <w:right w:val="nil"/>
        <w:between w:val="nil"/>
      </w:pBdr>
      <w:tabs>
        <w:tab w:val="center" w:pos="4320"/>
        <w:tab w:val="right" w:pos="8640"/>
      </w:tabs>
      <w:spacing w:after="0" w:line="240" w:lineRule="auto"/>
      <w:ind w:firstLine="0"/>
      <w:rPr>
        <w:rFonts w:ascii="Calibri" w:eastAsia="Calibri" w:hAnsi="Calibri" w:cs="Calibri"/>
        <w:color w:val="000000"/>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CF512" w14:textId="77777777" w:rsidR="00B505D5" w:rsidRDefault="00B505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5C615D"/>
    <w:multiLevelType w:val="hybridMultilevel"/>
    <w:tmpl w:val="E9D64D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16016479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9"/>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0353"/>
    <w:rsid w:val="0005276A"/>
    <w:rsid w:val="000C060E"/>
    <w:rsid w:val="000D1962"/>
    <w:rsid w:val="001024BD"/>
    <w:rsid w:val="00140BF6"/>
    <w:rsid w:val="001624CD"/>
    <w:rsid w:val="001821B9"/>
    <w:rsid w:val="001C0353"/>
    <w:rsid w:val="001D3058"/>
    <w:rsid w:val="002061A8"/>
    <w:rsid w:val="00207C15"/>
    <w:rsid w:val="00247809"/>
    <w:rsid w:val="0025761C"/>
    <w:rsid w:val="00291C4F"/>
    <w:rsid w:val="002B3A00"/>
    <w:rsid w:val="002F226C"/>
    <w:rsid w:val="00303D33"/>
    <w:rsid w:val="003273CC"/>
    <w:rsid w:val="0036199D"/>
    <w:rsid w:val="003656E7"/>
    <w:rsid w:val="00397599"/>
    <w:rsid w:val="003A1413"/>
    <w:rsid w:val="00431E85"/>
    <w:rsid w:val="00456C9C"/>
    <w:rsid w:val="00474EA0"/>
    <w:rsid w:val="004D5068"/>
    <w:rsid w:val="004E6EA9"/>
    <w:rsid w:val="004F3432"/>
    <w:rsid w:val="004F4963"/>
    <w:rsid w:val="00515CC2"/>
    <w:rsid w:val="00526422"/>
    <w:rsid w:val="00550E84"/>
    <w:rsid w:val="00557F32"/>
    <w:rsid w:val="005662E6"/>
    <w:rsid w:val="00575DB9"/>
    <w:rsid w:val="005E4C1F"/>
    <w:rsid w:val="00600801"/>
    <w:rsid w:val="00626B47"/>
    <w:rsid w:val="006624C8"/>
    <w:rsid w:val="00682BA2"/>
    <w:rsid w:val="00690391"/>
    <w:rsid w:val="006C38EE"/>
    <w:rsid w:val="006F666D"/>
    <w:rsid w:val="00707AA1"/>
    <w:rsid w:val="00726CA9"/>
    <w:rsid w:val="00761D12"/>
    <w:rsid w:val="00873EA0"/>
    <w:rsid w:val="00883650"/>
    <w:rsid w:val="00904274"/>
    <w:rsid w:val="0095230C"/>
    <w:rsid w:val="00965EFC"/>
    <w:rsid w:val="00980FD6"/>
    <w:rsid w:val="009A018B"/>
    <w:rsid w:val="009B5928"/>
    <w:rsid w:val="009C10CB"/>
    <w:rsid w:val="009C33F1"/>
    <w:rsid w:val="009C5DDA"/>
    <w:rsid w:val="009C60F6"/>
    <w:rsid w:val="009E4FAB"/>
    <w:rsid w:val="00A00581"/>
    <w:rsid w:val="00A54A7F"/>
    <w:rsid w:val="00A65726"/>
    <w:rsid w:val="00A76475"/>
    <w:rsid w:val="00A86586"/>
    <w:rsid w:val="00AD1236"/>
    <w:rsid w:val="00B43BD8"/>
    <w:rsid w:val="00B505D5"/>
    <w:rsid w:val="00B63098"/>
    <w:rsid w:val="00B8721B"/>
    <w:rsid w:val="00B93E22"/>
    <w:rsid w:val="00BE209A"/>
    <w:rsid w:val="00BE77EF"/>
    <w:rsid w:val="00BE7A89"/>
    <w:rsid w:val="00C02661"/>
    <w:rsid w:val="00C10D71"/>
    <w:rsid w:val="00C17DD0"/>
    <w:rsid w:val="00C27036"/>
    <w:rsid w:val="00C616EA"/>
    <w:rsid w:val="00C70E1F"/>
    <w:rsid w:val="00C93F7F"/>
    <w:rsid w:val="00CC1ED8"/>
    <w:rsid w:val="00CD405C"/>
    <w:rsid w:val="00CE1D21"/>
    <w:rsid w:val="00D513B3"/>
    <w:rsid w:val="00D8047B"/>
    <w:rsid w:val="00D91ED4"/>
    <w:rsid w:val="00DB3CBA"/>
    <w:rsid w:val="00DF51A1"/>
    <w:rsid w:val="00E70C06"/>
    <w:rsid w:val="00EB28CE"/>
    <w:rsid w:val="00F07364"/>
    <w:rsid w:val="00F672E8"/>
    <w:rsid w:val="00FB51F1"/>
    <w:rsid w:val="00FB6DB2"/>
    <w:rsid w:val="00FD601E"/>
    <w:rsid w:val="00FF5F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0CA508"/>
  <w15:docId w15:val="{B4871DD7-05BB-C340-AF27-41AFC4532E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widowControl w:val="0"/>
        <w:spacing w:after="200" w:line="276"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ind w:firstLine="0"/>
      <w:jc w:val="center"/>
      <w:outlineLvl w:val="0"/>
    </w:pPr>
    <w:rPr>
      <w:rFonts w:ascii="Arial" w:eastAsia="Arial" w:hAnsi="Arial" w:cs="Arial"/>
      <w:b/>
    </w:rPr>
  </w:style>
  <w:style w:type="paragraph" w:styleId="Heading2">
    <w:name w:val="heading 2"/>
    <w:basedOn w:val="Normal"/>
    <w:next w:val="Normal"/>
    <w:uiPriority w:val="9"/>
    <w:semiHidden/>
    <w:unhideWhenUsed/>
    <w:qFormat/>
    <w:pPr>
      <w:pBdr>
        <w:top w:val="nil"/>
        <w:left w:val="nil"/>
        <w:bottom w:val="nil"/>
        <w:right w:val="nil"/>
        <w:between w:val="nil"/>
      </w:pBdr>
      <w:spacing w:after="0"/>
      <w:ind w:firstLine="23"/>
      <w:outlineLvl w:val="1"/>
    </w:pPr>
    <w:rPr>
      <w:rFonts w:ascii="Arial" w:eastAsia="Arial" w:hAnsi="Arial" w:cs="Arial"/>
      <w:b/>
    </w:rPr>
  </w:style>
  <w:style w:type="paragraph" w:styleId="Heading3">
    <w:name w:val="heading 3"/>
    <w:basedOn w:val="Normal"/>
    <w:next w:val="Normal"/>
    <w:uiPriority w:val="9"/>
    <w:semiHidden/>
    <w:unhideWhenUsed/>
    <w:qFormat/>
    <w:pPr>
      <w:keepNext/>
      <w:keepLines/>
      <w:spacing w:after="0"/>
      <w:ind w:firstLine="0"/>
      <w:outlineLvl w:val="2"/>
    </w:pPr>
    <w:rPr>
      <w:i/>
    </w:rPr>
  </w:style>
  <w:style w:type="paragraph" w:styleId="Heading4">
    <w:name w:val="heading 4"/>
    <w:basedOn w:val="Normal"/>
    <w:next w:val="Normal"/>
    <w:uiPriority w:val="9"/>
    <w:semiHidden/>
    <w:unhideWhenUsed/>
    <w:qFormat/>
    <w:pPr>
      <w:keepNext/>
      <w:keepLines/>
      <w:spacing w:after="240"/>
      <w:ind w:left="567" w:hanging="567"/>
      <w:outlineLvl w:val="3"/>
    </w:p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ind w:firstLine="0"/>
      <w:jc w:val="center"/>
    </w:pPr>
    <w:rPr>
      <w:rFonts w:ascii="Arial" w:eastAsia="Arial" w:hAnsi="Arial" w:cs="Arial"/>
      <w:b/>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B505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05D5"/>
  </w:style>
  <w:style w:type="paragraph" w:styleId="Footer">
    <w:name w:val="footer"/>
    <w:basedOn w:val="Normal"/>
    <w:link w:val="FooterChar"/>
    <w:uiPriority w:val="99"/>
    <w:unhideWhenUsed/>
    <w:rsid w:val="00B505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05D5"/>
  </w:style>
  <w:style w:type="paragraph" w:styleId="NoSpacing">
    <w:name w:val="No Spacing"/>
    <w:uiPriority w:val="1"/>
    <w:qFormat/>
    <w:rsid w:val="00D8047B"/>
    <w:pPr>
      <w:widowControl/>
      <w:spacing w:after="0" w:line="240" w:lineRule="auto"/>
      <w:ind w:firstLine="0"/>
    </w:pPr>
    <w:rPr>
      <w:rFonts w:asciiTheme="minorHAnsi" w:eastAsiaTheme="minorHAnsi" w:hAnsiTheme="minorHAnsi" w:cstheme="minorBidi"/>
      <w:sz w:val="22"/>
      <w:szCs w:val="22"/>
      <w:lang w:val="en-GB"/>
    </w:rPr>
  </w:style>
  <w:style w:type="character" w:styleId="Hyperlink">
    <w:name w:val="Hyperlink"/>
    <w:basedOn w:val="DefaultParagraphFont"/>
    <w:uiPriority w:val="99"/>
    <w:unhideWhenUsed/>
    <w:rsid w:val="00D8047B"/>
    <w:rPr>
      <w:color w:val="0000FF" w:themeColor="hyperlink"/>
      <w:u w:val="single"/>
    </w:rPr>
  </w:style>
  <w:style w:type="character" w:styleId="CommentReference">
    <w:name w:val="annotation reference"/>
    <w:basedOn w:val="DefaultParagraphFont"/>
    <w:uiPriority w:val="99"/>
    <w:semiHidden/>
    <w:unhideWhenUsed/>
    <w:rsid w:val="00D8047B"/>
    <w:rPr>
      <w:sz w:val="16"/>
      <w:szCs w:val="16"/>
    </w:rPr>
  </w:style>
  <w:style w:type="paragraph" w:styleId="FootnoteText">
    <w:name w:val="footnote text"/>
    <w:basedOn w:val="Normal"/>
    <w:link w:val="FootnoteTextChar"/>
    <w:uiPriority w:val="99"/>
    <w:semiHidden/>
    <w:unhideWhenUsed/>
    <w:rsid w:val="00D8047B"/>
    <w:pPr>
      <w:widowControl/>
      <w:spacing w:after="0" w:line="240" w:lineRule="auto"/>
      <w:ind w:firstLine="0"/>
    </w:pPr>
    <w:rPr>
      <w:rFonts w:asciiTheme="minorHAnsi" w:eastAsiaTheme="minorHAnsi" w:hAnsiTheme="minorHAnsi" w:cstheme="minorBidi"/>
      <w:sz w:val="20"/>
      <w:szCs w:val="20"/>
      <w:lang w:val="en-GB"/>
    </w:rPr>
  </w:style>
  <w:style w:type="character" w:customStyle="1" w:styleId="FootnoteTextChar">
    <w:name w:val="Footnote Text Char"/>
    <w:basedOn w:val="DefaultParagraphFont"/>
    <w:link w:val="FootnoteText"/>
    <w:uiPriority w:val="99"/>
    <w:semiHidden/>
    <w:rsid w:val="00D8047B"/>
    <w:rPr>
      <w:rFonts w:asciiTheme="minorHAnsi" w:eastAsiaTheme="minorHAnsi" w:hAnsiTheme="minorHAnsi" w:cstheme="minorBidi"/>
      <w:sz w:val="20"/>
      <w:szCs w:val="20"/>
      <w:lang w:val="en-GB"/>
    </w:rPr>
  </w:style>
  <w:style w:type="character" w:styleId="FootnoteReference">
    <w:name w:val="footnote reference"/>
    <w:basedOn w:val="DefaultParagraphFont"/>
    <w:uiPriority w:val="99"/>
    <w:semiHidden/>
    <w:unhideWhenUsed/>
    <w:rsid w:val="00D8047B"/>
    <w:rPr>
      <w:vertAlign w:val="superscript"/>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customStyle="1" w:styleId="EndNoteBibliography">
    <w:name w:val="EndNote Bibliography"/>
    <w:basedOn w:val="Normal"/>
    <w:link w:val="EndNoteBibliographyChar"/>
    <w:rsid w:val="004F4963"/>
    <w:pPr>
      <w:widowControl/>
      <w:spacing w:after="160" w:line="240" w:lineRule="auto"/>
      <w:ind w:firstLine="0"/>
    </w:pPr>
    <w:rPr>
      <w:rFonts w:eastAsiaTheme="minorHAnsi"/>
      <w:noProof/>
    </w:rPr>
  </w:style>
  <w:style w:type="character" w:customStyle="1" w:styleId="EndNoteBibliographyChar">
    <w:name w:val="EndNote Bibliography Char"/>
    <w:basedOn w:val="DefaultParagraphFont"/>
    <w:link w:val="EndNoteBibliography"/>
    <w:rsid w:val="004F4963"/>
    <w:rPr>
      <w:rFonts w:eastAsiaTheme="minorHAnsi"/>
      <w:noProof/>
    </w:rPr>
  </w:style>
  <w:style w:type="paragraph" w:styleId="NormalWeb">
    <w:name w:val="Normal (Web)"/>
    <w:basedOn w:val="Normal"/>
    <w:uiPriority w:val="99"/>
    <w:unhideWhenUsed/>
    <w:rsid w:val="004F4963"/>
    <w:pPr>
      <w:widowControl/>
      <w:spacing w:before="100" w:beforeAutospacing="1" w:after="100" w:afterAutospacing="1" w:line="240" w:lineRule="auto"/>
      <w:ind w:firstLine="0"/>
    </w:pPr>
    <w:rPr>
      <w:lang w:val="en-NZ" w:eastAsia="en-GB"/>
    </w:rPr>
  </w:style>
  <w:style w:type="paragraph" w:styleId="ListParagraph">
    <w:name w:val="List Paragraph"/>
    <w:basedOn w:val="Normal"/>
    <w:uiPriority w:val="34"/>
    <w:qFormat/>
    <w:rsid w:val="00431E85"/>
    <w:pPr>
      <w:ind w:left="720"/>
      <w:contextualSpacing/>
    </w:pPr>
  </w:style>
  <w:style w:type="table" w:styleId="TableGrid">
    <w:name w:val="Table Grid"/>
    <w:basedOn w:val="TableNormal"/>
    <w:uiPriority w:val="39"/>
    <w:rsid w:val="009A018B"/>
    <w:pPr>
      <w:widowControl/>
      <w:spacing w:after="0" w:line="240" w:lineRule="auto"/>
      <w:ind w:firstLine="0"/>
    </w:pPr>
    <w:rPr>
      <w:rFonts w:asciiTheme="minorHAnsi" w:eastAsiaTheme="minorHAnsi" w:hAnsiTheme="minorHAnsi" w:cstheme="minorBidi"/>
      <w:sz w:val="22"/>
      <w:szCs w:val="22"/>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C27036"/>
    <w:rPr>
      <w:color w:val="800080" w:themeColor="followedHyperlink"/>
      <w:u w:val="single"/>
    </w:rPr>
  </w:style>
  <w:style w:type="character" w:customStyle="1" w:styleId="m3037278946033614448gmail-label">
    <w:name w:val="m_3037278946033614448gmail-label"/>
    <w:basedOn w:val="DefaultParagraphFont"/>
    <w:rsid w:val="000C06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4898271">
      <w:bodyDiv w:val="1"/>
      <w:marLeft w:val="0"/>
      <w:marRight w:val="0"/>
      <w:marTop w:val="0"/>
      <w:marBottom w:val="0"/>
      <w:divBdr>
        <w:top w:val="none" w:sz="0" w:space="0" w:color="auto"/>
        <w:left w:val="none" w:sz="0" w:space="0" w:color="auto"/>
        <w:bottom w:val="none" w:sz="0" w:space="0" w:color="auto"/>
        <w:right w:val="none" w:sz="0" w:space="0" w:color="auto"/>
      </w:divBdr>
    </w:div>
    <w:div w:id="7970690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socscimed.2017.06.002" TargetMode="External"/><Relationship Id="rId18" Type="http://schemas.openxmlformats.org/officeDocument/2006/relationships/hyperlink" Target="https://doi.org/10.1177/1468796819896466" TargetMode="External"/><Relationship Id="rId26" Type="http://schemas.openxmlformats.org/officeDocument/2006/relationships/hyperlink" Target="https://doi.org/10.1111/1753-6405.12835" TargetMode="External"/><Relationship Id="rId39" Type="http://schemas.openxmlformats.org/officeDocument/2006/relationships/hyperlink" Target="https://doi.org/10.3316/informit.641111309885042" TargetMode="External"/><Relationship Id="rId21" Type="http://schemas.openxmlformats.org/officeDocument/2006/relationships/hyperlink" Target="https://www.mdpi.com/1660-4601/8/2/388" TargetMode="External"/><Relationship Id="rId34" Type="http://schemas.openxmlformats.org/officeDocument/2006/relationships/hyperlink" Target="https://doi.org/10.20507/MAIJournal.2019.8.2.10" TargetMode="External"/><Relationship Id="rId42" Type="http://schemas.openxmlformats.org/officeDocument/2006/relationships/hyperlink" Target="http://www.rethinking.org.nz/assets/Newsletter_PDF/Issue_105/01_Structural_Discrimination_in_the_CJS.pdf" TargetMode="External"/><Relationship Id="rId47" Type="http://schemas.openxmlformats.org/officeDocument/2006/relationships/header" Target="header1.xml"/><Relationship Id="rId50" Type="http://schemas.openxmlformats.org/officeDocument/2006/relationships/footer" Target="footer2.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https://doi.org/10.1016/j.jcpo.2019.100210" TargetMode="External"/><Relationship Id="rId29" Type="http://schemas.openxmlformats.org/officeDocument/2006/relationships/hyperlink" Target="https://doi.org/10.1080/09687599.2012.717879" TargetMode="External"/><Relationship Id="rId11" Type="http://schemas.openxmlformats.org/officeDocument/2006/relationships/hyperlink" Target="https://doi.org/10.1179/2050572814Y.0000000060" TargetMode="External"/><Relationship Id="rId24" Type="http://schemas.openxmlformats.org/officeDocument/2006/relationships/hyperlink" Target="https://doi.org/10.1136/tobaccocontrol-2012-050436" TargetMode="External"/><Relationship Id="rId32" Type="http://schemas.openxmlformats.org/officeDocument/2006/relationships/hyperlink" Target="https://doi.org/https://doi.org/10.1111/hsc.13417" TargetMode="External"/><Relationship Id="rId37" Type="http://schemas.openxmlformats.org/officeDocument/2006/relationships/hyperlink" Target="https://doi.org/10.1007/s12546-016-9159-y" TargetMode="External"/><Relationship Id="rId40" Type="http://schemas.openxmlformats.org/officeDocument/2006/relationships/hyperlink" Target="https://www.stats.govt.nz/reports/he-haua-maori-findings-from-the-2013-disability-survey" TargetMode="External"/><Relationship Id="rId45" Type="http://schemas.openxmlformats.org/officeDocument/2006/relationships/hyperlink" Target="http://creativecommons.org/licenses/by/4.0/" TargetMode="External"/><Relationship Id="rId53" Type="http://schemas.openxmlformats.org/officeDocument/2006/relationships/fontTable" Target="fontTable.xml"/><Relationship Id="rId5" Type="http://schemas.openxmlformats.org/officeDocument/2006/relationships/footnotes" Target="footnotes.xml"/><Relationship Id="rId10" Type="http://schemas.microsoft.com/office/2007/relationships/hdphoto" Target="media/hdphoto2.wdp"/><Relationship Id="rId19" Type="http://schemas.openxmlformats.org/officeDocument/2006/relationships/hyperlink" Target="http://www.converge.org.nz/pma/sowip09.pdf" TargetMode="External"/><Relationship Id="rId31" Type="http://schemas.openxmlformats.org/officeDocument/2006/relationships/hyperlink" Target="https://doi.org/10.15353/cjds.v9i3.645" TargetMode="External"/><Relationship Id="rId44" Type="http://schemas.openxmlformats.org/officeDocument/2006/relationships/hyperlink" Target="https://rdsjournal.org/index.php/journal/article/view/1081" TargetMode="External"/><Relationship Id="rId52"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doi.org/10.1080/09581596.2019.1686461" TargetMode="External"/><Relationship Id="rId22" Type="http://schemas.openxmlformats.org/officeDocument/2006/relationships/hyperlink" Target="http://www.hauora.co.nz/resources/tepaemahutongatxtvers.pdf" TargetMode="External"/><Relationship Id="rId27" Type="http://schemas.openxmlformats.org/officeDocument/2006/relationships/hyperlink" Target="https://doi.org/10.20507/MAIJournal.2017.6.1.7" TargetMode="External"/><Relationship Id="rId30" Type="http://schemas.openxmlformats.org/officeDocument/2006/relationships/hyperlink" Target="https://doi.org/10.36951/NgPxNZ.2019.009" TargetMode="External"/><Relationship Id="rId35" Type="http://schemas.openxmlformats.org/officeDocument/2006/relationships/hyperlink" Target="https://doi.org/10.1071/HC18079" TargetMode="External"/><Relationship Id="rId43" Type="http://schemas.openxmlformats.org/officeDocument/2006/relationships/image" Target="media/image3.png"/><Relationship Id="rId48" Type="http://schemas.openxmlformats.org/officeDocument/2006/relationships/header" Target="header2.xml"/><Relationship Id="rId8" Type="http://schemas.microsoft.com/office/2007/relationships/hdphoto" Target="media/hdphoto1.wdp"/><Relationship Id="rId51" Type="http://schemas.openxmlformats.org/officeDocument/2006/relationships/header" Target="header3.xml"/><Relationship Id="rId3" Type="http://schemas.openxmlformats.org/officeDocument/2006/relationships/settings" Target="settings.xml"/><Relationship Id="rId12" Type="http://schemas.openxmlformats.org/officeDocument/2006/relationships/hyperlink" Target="https://doi.org/10.1016/j.socscimed.2014.01.055" TargetMode="External"/><Relationship Id="rId17" Type="http://schemas.openxmlformats.org/officeDocument/2006/relationships/hyperlink" Target="https://doi.org/10.1080/1177083X.2018.1561477" TargetMode="External"/><Relationship Id="rId25" Type="http://schemas.openxmlformats.org/officeDocument/2006/relationships/hyperlink" Target="https://doi.org/https://doi.org/10.1111/1753-6405.13171" TargetMode="External"/><Relationship Id="rId33" Type="http://schemas.openxmlformats.org/officeDocument/2006/relationships/hyperlink" Target="https://d3n8a8pro7vhmx.cloudfront.net/nzlivingwage/pages/263/attachments/original/1487586293/The_Living_Wage_Rate_Announcement_2017_alternativev2.pdf?1487586293" TargetMode="External"/><Relationship Id="rId38" Type="http://schemas.openxmlformats.org/officeDocument/2006/relationships/hyperlink" Target="http://ezproxy.aut.ac.nz/login?url=http://search.ebscohost.com/login.aspx?direct=true&amp;db=anh&amp;AN=97821341&amp;site=eds-live&amp;scope=site" TargetMode="External"/><Relationship Id="rId46" Type="http://schemas.openxmlformats.org/officeDocument/2006/relationships/hyperlink" Target="https://rdsjournal.org" TargetMode="External"/><Relationship Id="rId20" Type="http://schemas.openxmlformats.org/officeDocument/2006/relationships/hyperlink" Target="https://doi.org/10.1002/ajs4.96" TargetMode="External"/><Relationship Id="rId41" Type="http://schemas.openxmlformats.org/officeDocument/2006/relationships/hyperlink" Target="https://www.mdpi.com/2075-4698/8/2/36" TargetMode="External"/><Relationship Id="rId54"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https://doi.org/10.1016/j.jcpo.2020.100252" TargetMode="External"/><Relationship Id="rId23" Type="http://schemas.openxmlformats.org/officeDocument/2006/relationships/hyperlink" Target="https://doi.org/10.20507/AlterNative.2016.12.3.6" TargetMode="External"/><Relationship Id="rId28" Type="http://schemas.openxmlformats.org/officeDocument/2006/relationships/hyperlink" Target="http://ezproxy.aut.ac.nz/login?url=http://search.ebscohost.com/login.aspx?direct=true&amp;db=edo&amp;AN=23056085&amp;site=eds-live&amp;scope=site" TargetMode="External"/><Relationship Id="rId36" Type="http://schemas.openxmlformats.org/officeDocument/2006/relationships/hyperlink" Target="https://doi.org/10.1177/14687968211047902" TargetMode="External"/><Relationship Id="rId4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25</Pages>
  <Words>13064</Words>
  <Characters>74467</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aphael Raphael</cp:lastModifiedBy>
  <cp:revision>2</cp:revision>
  <dcterms:created xsi:type="dcterms:W3CDTF">2022-11-24T02:37:00Z</dcterms:created>
  <dcterms:modified xsi:type="dcterms:W3CDTF">2022-11-24T02:37:00Z</dcterms:modified>
</cp:coreProperties>
</file>